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143211432"/>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143211433"/>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2"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496FDD"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496FDD"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496FDD"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496FDD"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496FDD"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496FDD"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496FDD">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496FDD">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496FDD">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496FDD">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496FDD">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496FDD"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496FDD"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496FDD"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496FDD"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496FDD">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496FDD">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496FDD"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496FDD"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496FDD"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143211436"/>
          <w:r w:rsidRPr="00070E4D">
            <w:rPr>
              <w:rFonts w:hint="eastAsia"/>
              <w:b/>
              <w:sz w:val="32"/>
              <w:szCs w:val="32"/>
            </w:rPr>
            <w:t>表目錄</w:t>
          </w:r>
          <w:bookmarkEnd w:id="4"/>
        </w:p>
        <w:p w14:paraId="6CA550C8" w14:textId="038BE4C5" w:rsidR="00154754" w:rsidRPr="001D337F" w:rsidRDefault="00496FDD"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5" w:name="_Toc143211437"/>
      <w:r w:rsidRPr="00070E4D">
        <w:rPr>
          <w:rFonts w:hint="eastAsia"/>
          <w:b/>
          <w:sz w:val="32"/>
          <w:szCs w:val="32"/>
        </w:rPr>
        <w:lastRenderedPageBreak/>
        <w:t>圖目錄</w:t>
      </w:r>
      <w:bookmarkEnd w:id="5"/>
    </w:p>
    <w:p w14:paraId="6E10265D" w14:textId="0A0485FD" w:rsidR="00B321F3"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0023507"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1 </w:t>
        </w:r>
        <w:r w:rsidR="00B321F3" w:rsidRPr="00E86779">
          <w:rPr>
            <w:rStyle w:val="a5"/>
            <w:rFonts w:hint="eastAsia"/>
            <w:noProof/>
          </w:rPr>
          <w:t>陽明交通大學光復校區空照圖</w:t>
        </w:r>
        <w:r w:rsidR="00B321F3">
          <w:rPr>
            <w:noProof/>
            <w:webHidden/>
          </w:rPr>
          <w:tab/>
        </w:r>
        <w:r w:rsidR="00B321F3">
          <w:rPr>
            <w:noProof/>
            <w:webHidden/>
          </w:rPr>
          <w:fldChar w:fldCharType="begin"/>
        </w:r>
        <w:r w:rsidR="00B321F3">
          <w:rPr>
            <w:noProof/>
            <w:webHidden/>
          </w:rPr>
          <w:instrText xml:space="preserve"> PAGEREF _Toc200023507 \h </w:instrText>
        </w:r>
        <w:r w:rsidR="00B321F3">
          <w:rPr>
            <w:noProof/>
            <w:webHidden/>
          </w:rPr>
        </w:r>
        <w:r w:rsidR="00B321F3">
          <w:rPr>
            <w:noProof/>
            <w:webHidden/>
          </w:rPr>
          <w:fldChar w:fldCharType="separate"/>
        </w:r>
        <w:r w:rsidR="00B321F3">
          <w:rPr>
            <w:noProof/>
            <w:webHidden/>
          </w:rPr>
          <w:t>1</w:t>
        </w:r>
        <w:r w:rsidR="00B321F3">
          <w:rPr>
            <w:noProof/>
            <w:webHidden/>
          </w:rPr>
          <w:fldChar w:fldCharType="end"/>
        </w:r>
      </w:hyperlink>
    </w:p>
    <w:p w14:paraId="7C9CB644" w14:textId="1DA7FCD6" w:rsidR="00B321F3" w:rsidRDefault="00496FDD">
      <w:pPr>
        <w:pStyle w:val="af6"/>
        <w:tabs>
          <w:tab w:val="right" w:leader="dot" w:pos="9061"/>
        </w:tabs>
        <w:ind w:left="1440" w:right="240" w:hanging="480"/>
        <w:rPr>
          <w:rFonts w:asciiTheme="minorHAnsi" w:eastAsiaTheme="minorEastAsia" w:hAnsiTheme="minorHAnsi"/>
          <w:noProof/>
        </w:rPr>
      </w:pPr>
      <w:hyperlink w:anchor="_Toc200023508"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2 </w:t>
        </w:r>
        <w:r w:rsidR="00B321F3" w:rsidRPr="00E86779">
          <w:rPr>
            <w:rStyle w:val="a5"/>
            <w:rFonts w:hint="eastAsia"/>
            <w:noProof/>
          </w:rPr>
          <w:t>研究流程圖</w:t>
        </w:r>
        <w:r w:rsidR="00B321F3">
          <w:rPr>
            <w:noProof/>
            <w:webHidden/>
          </w:rPr>
          <w:tab/>
        </w:r>
        <w:r w:rsidR="00B321F3">
          <w:rPr>
            <w:noProof/>
            <w:webHidden/>
          </w:rPr>
          <w:fldChar w:fldCharType="begin"/>
        </w:r>
        <w:r w:rsidR="00B321F3">
          <w:rPr>
            <w:noProof/>
            <w:webHidden/>
          </w:rPr>
          <w:instrText xml:space="preserve"> PAGEREF _Toc200023508 \h </w:instrText>
        </w:r>
        <w:r w:rsidR="00B321F3">
          <w:rPr>
            <w:noProof/>
            <w:webHidden/>
          </w:rPr>
        </w:r>
        <w:r w:rsidR="00B321F3">
          <w:rPr>
            <w:noProof/>
            <w:webHidden/>
          </w:rPr>
          <w:fldChar w:fldCharType="separate"/>
        </w:r>
        <w:r w:rsidR="00B321F3">
          <w:rPr>
            <w:noProof/>
            <w:webHidden/>
          </w:rPr>
          <w:t>4</w:t>
        </w:r>
        <w:r w:rsidR="00B321F3">
          <w:rPr>
            <w:noProof/>
            <w:webHidden/>
          </w:rPr>
          <w:fldChar w:fldCharType="end"/>
        </w:r>
      </w:hyperlink>
    </w:p>
    <w:p w14:paraId="2CAAAAA7" w14:textId="230951E8"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6" w:name="_Toc143211438"/>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143211439"/>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8" w:name="_Toc200023507"/>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r w:rsidR="001866E8">
        <w:rPr>
          <w:rFonts w:hint="eastAsia"/>
        </w:rPr>
        <w:t xml:space="preserve"> </w:t>
      </w:r>
      <w:r w:rsidR="001866E8">
        <w:rPr>
          <w:rFonts w:hint="eastAsia"/>
        </w:rPr>
        <w:t>陽明交通大學光復校區空照圖</w:t>
      </w:r>
      <w:bookmarkEnd w:id="8"/>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9" w:name="_Toc143211440"/>
      <w:r w:rsidRPr="000D7672">
        <w:rPr>
          <w:rFonts w:hint="eastAsia"/>
          <w:szCs w:val="28"/>
        </w:rPr>
        <w:lastRenderedPageBreak/>
        <w:t>研究目的</w:t>
      </w:r>
      <w:bookmarkEnd w:id="9"/>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0" w:name="_Toc143211441"/>
      <w:r w:rsidRPr="000D7672">
        <w:rPr>
          <w:szCs w:val="28"/>
        </w:rPr>
        <w:t>研究限制</w:t>
      </w:r>
      <w:bookmarkEnd w:id="10"/>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1" w:name="_Toc143211442"/>
      <w:r w:rsidRPr="000D7672">
        <w:rPr>
          <w:rFonts w:hint="eastAsia"/>
          <w:szCs w:val="28"/>
        </w:rPr>
        <w:t>研究架構</w:t>
      </w:r>
      <w:bookmarkEnd w:id="11"/>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2" w:name="_Toc143211443"/>
      <w:r w:rsidRPr="001D337F">
        <w:rPr>
          <w:rFonts w:hint="eastAsia"/>
        </w:rPr>
        <w:t>研究流程</w:t>
      </w:r>
      <w:bookmarkEnd w:id="12"/>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3"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3"/>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4" w:name="_Toc143211444"/>
      <w:r w:rsidRPr="001D337F">
        <w:rPr>
          <w:rFonts w:hint="eastAsia"/>
        </w:rPr>
        <w:lastRenderedPageBreak/>
        <w:t xml:space="preserve">第二章　</w:t>
      </w:r>
      <w:r w:rsidRPr="00102457">
        <w:rPr>
          <w:rFonts w:hint="eastAsia"/>
        </w:rPr>
        <w:t>文獻回顧</w:t>
      </w:r>
      <w:bookmarkEnd w:id="14"/>
    </w:p>
    <w:p w14:paraId="429B1AC9" w14:textId="2EC09E48" w:rsidR="00B14BFE" w:rsidRDefault="00F7530A" w:rsidP="00A21CF0">
      <w:pPr>
        <w:pStyle w:val="2"/>
        <w:ind w:right="240"/>
      </w:pPr>
      <w:bookmarkStart w:id="15" w:name="_Toc136425600"/>
      <w:bookmarkStart w:id="16" w:name="_Toc136425783"/>
      <w:bookmarkStart w:id="17" w:name="_Toc136426180"/>
      <w:bookmarkStart w:id="18" w:name="_Toc136426337"/>
      <w:bookmarkStart w:id="19" w:name="_Toc136442038"/>
      <w:bookmarkStart w:id="20" w:name="_Toc136443193"/>
      <w:bookmarkStart w:id="21" w:name="_Toc136639808"/>
      <w:bookmarkStart w:id="22" w:name="_Toc136644880"/>
      <w:bookmarkStart w:id="23" w:name="_Toc136645832"/>
      <w:bookmarkStart w:id="24" w:name="_Toc136651034"/>
      <w:bookmarkStart w:id="25" w:name="_Toc136655596"/>
      <w:bookmarkStart w:id="26" w:name="_Toc136743293"/>
      <w:bookmarkStart w:id="27" w:name="_Toc136743871"/>
      <w:bookmarkStart w:id="28" w:name="_Toc136743922"/>
      <w:bookmarkStart w:id="29" w:name="_Toc137480264"/>
      <w:bookmarkStart w:id="30" w:name="_Toc137613355"/>
      <w:bookmarkStart w:id="31" w:name="_Toc137618865"/>
      <w:bookmarkStart w:id="32" w:name="_Toc137619026"/>
      <w:bookmarkStart w:id="33" w:name="_Toc137799395"/>
      <w:bookmarkStart w:id="34" w:name="_Toc137806078"/>
      <w:bookmarkStart w:id="35" w:name="_Toc138732652"/>
      <w:bookmarkStart w:id="36" w:name="_Toc138766349"/>
      <w:bookmarkStart w:id="37" w:name="_Toc138769925"/>
      <w:bookmarkStart w:id="38" w:name="_Toc138862526"/>
      <w:bookmarkStart w:id="39" w:name="_Toc139043233"/>
      <w:bookmarkStart w:id="40" w:name="_Toc140658351"/>
      <w:bookmarkStart w:id="41" w:name="_Toc140697374"/>
      <w:bookmarkStart w:id="42" w:name="_Toc140715535"/>
      <w:bookmarkStart w:id="43" w:name="_Toc140720602"/>
      <w:bookmarkStart w:id="44" w:name="_Toc140775955"/>
      <w:bookmarkStart w:id="45" w:name="_Toc140811604"/>
      <w:bookmarkStart w:id="46" w:name="_Toc140882064"/>
      <w:bookmarkStart w:id="47" w:name="_Toc14088319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Pr>
          <w:rFonts w:hint="eastAsia"/>
        </w:rPr>
        <w:t>資料前處理</w:t>
      </w:r>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w:t>
      </w:r>
      <w:proofErr w:type="gramEnd"/>
      <w:r w:rsidRPr="00E7394B">
        <w:rPr>
          <w:rFonts w:hint="eastAsia"/>
        </w:rPr>
        <w:t>網（</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w:t>
      </w:r>
      <w:proofErr w:type="gramEnd"/>
      <w:r>
        <w:rPr>
          <w:rFonts w:hint="eastAsia"/>
        </w:rPr>
        <w:t>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w:t>
      </w:r>
      <w:proofErr w:type="gramEnd"/>
      <w:r>
        <w:rPr>
          <w:rFonts w:hint="eastAsia"/>
        </w:rPr>
        <w:t>下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三百元，</w:t>
      </w:r>
      <w:proofErr w:type="gramStart"/>
      <w:r>
        <w:rPr>
          <w:rFonts w:hint="eastAsia"/>
        </w:rPr>
        <w:t>鎖扣處</w:t>
      </w:r>
      <w:proofErr w:type="gramEnd"/>
      <w:r>
        <w:rPr>
          <w:rFonts w:hint="eastAsia"/>
        </w:rPr>
        <w:t>理費兩百元另計，而違規停放於身心障礙及婦幼專用</w:t>
      </w:r>
      <w:proofErr w:type="gramStart"/>
      <w:r>
        <w:rPr>
          <w:rFonts w:hint="eastAsia"/>
        </w:rPr>
        <w:t>停車格</w:t>
      </w:r>
      <w:proofErr w:type="gramEnd"/>
      <w:r>
        <w:rPr>
          <w:rFonts w:hint="eastAsia"/>
        </w:rPr>
        <w:t>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詮營股份有限公司開發</w:t>
      </w:r>
      <w:proofErr w:type="gramStart"/>
      <w:r>
        <w:rPr>
          <w:rFonts w:hint="eastAsia"/>
        </w:rPr>
        <w:t>之車辨系</w:t>
      </w:r>
      <w:proofErr w:type="gramEnd"/>
      <w:r>
        <w:rPr>
          <w:rFonts w:hint="eastAsia"/>
        </w:rPr>
        <w:t>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w:t>
      </w:r>
      <w:r w:rsidR="008B76E6">
        <w:rPr>
          <w:rFonts w:hint="eastAsia"/>
        </w:rPr>
        <w:t>議題</w:t>
      </w:r>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8" w:name="_Toc143211452"/>
      <w:r w:rsidRPr="000D7672">
        <w:rPr>
          <w:rFonts w:hint="eastAsia"/>
          <w:szCs w:val="32"/>
        </w:rPr>
        <w:lastRenderedPageBreak/>
        <w:t xml:space="preserve">第三章　</w:t>
      </w:r>
      <w:bookmarkEnd w:id="48"/>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w:t>
      </w:r>
      <w:proofErr w:type="gramEnd"/>
      <w:r w:rsidR="00335490">
        <w:rPr>
          <w:rFonts w:hint="eastAsia"/>
        </w:rPr>
        <w:t>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w:t>
      </w:r>
      <w:r>
        <w:rPr>
          <w:rFonts w:ascii="標楷體" w:hAnsi="標楷體" w:hint="eastAsia"/>
        </w:rPr>
        <w:lastRenderedPageBreak/>
        <w:t>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w:t>
      </w:r>
      <w:proofErr w:type="gramEnd"/>
      <w:r w:rsidR="00AD6F11">
        <w:rPr>
          <w:rFonts w:ascii="標楷體" w:hAnsi="標楷體" w:hint="eastAsia"/>
        </w:rPr>
        <w:t>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w:t>
      </w:r>
      <w:proofErr w:type="gramStart"/>
      <w:r w:rsidR="00BD16D0" w:rsidRPr="00BD16D0">
        <w:rPr>
          <w:rFonts w:hint="eastAsia"/>
        </w:rPr>
        <w:t>於車辨系統</w:t>
      </w:r>
      <w:proofErr w:type="gramEnd"/>
      <w:r w:rsidR="00BD16D0" w:rsidRPr="00BD16D0">
        <w:rPr>
          <w:rFonts w:hint="eastAsia"/>
        </w:rPr>
        <w:t>之資料庫，因資料量龐大，需分多次下載。</w:t>
      </w:r>
      <w:proofErr w:type="gramStart"/>
      <w:r w:rsidR="00BD16D0">
        <w:rPr>
          <w:rFonts w:hint="eastAsia"/>
        </w:rPr>
        <w:t>於預處理</w:t>
      </w:r>
      <w:proofErr w:type="gramEnd"/>
      <w:r w:rsidR="00BD16D0">
        <w:rPr>
          <w:rFonts w:hint="eastAsia"/>
        </w:rPr>
        <w:t>階段</w:t>
      </w:r>
      <w:proofErr w:type="gramStart"/>
      <w:r w:rsidR="00BD16D0" w:rsidRPr="00BD16D0">
        <w:rPr>
          <w:rFonts w:hint="eastAsia"/>
        </w:rPr>
        <w:t>將其拼</w:t>
      </w:r>
      <w:proofErr w:type="gramEnd"/>
      <w:r w:rsidR="00BD16D0" w:rsidRPr="00BD16D0">
        <w:rPr>
          <w:rFonts w:hint="eastAsia"/>
        </w:rPr>
        <w:t>接，以利後續</w:t>
      </w:r>
      <w:r w:rsidR="00BD16D0">
        <w:rPr>
          <w:rFonts w:hint="eastAsia"/>
        </w:rPr>
        <w:t>步驟</w:t>
      </w:r>
      <w:r w:rsidR="00976795">
        <w:rPr>
          <w:rFonts w:hint="eastAsia"/>
        </w:rPr>
        <w:t>如</w:t>
      </w:r>
      <w:r w:rsidR="00BD16D0" w:rsidRPr="00BD16D0">
        <w:rPr>
          <w:rFonts w:hint="eastAsia"/>
        </w:rPr>
        <w:t>處理</w:t>
      </w:r>
      <w:proofErr w:type="gramStart"/>
      <w:r w:rsidR="00BD16D0" w:rsidRPr="00BD16D0">
        <w:rPr>
          <w:rFonts w:hint="eastAsia"/>
        </w:rPr>
        <w:t>資料空值</w:t>
      </w:r>
      <w:proofErr w:type="gramEnd"/>
      <w:r w:rsidR="00BD16D0" w:rsidRPr="00BD16D0">
        <w:rPr>
          <w:rFonts w:hint="eastAsia"/>
        </w:rPr>
        <w:t>及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2442D3F3" w:rsidR="0025158F" w:rsidRDefault="00042E7C" w:rsidP="00E2248A">
      <w:pPr>
        <w:pStyle w:val="3"/>
        <w:ind w:left="240" w:right="240" w:firstLine="480"/>
      </w:pPr>
      <w:r>
        <w:rPr>
          <w:rFonts w:hint="eastAsia"/>
        </w:rPr>
        <w:t>異常</w:t>
      </w:r>
      <w:r w:rsidR="0030388F">
        <w:rPr>
          <w:rFonts w:hint="eastAsia"/>
        </w:rPr>
        <w:t>資料</w:t>
      </w:r>
      <w:r w:rsidR="0074422D">
        <w:rPr>
          <w:rFonts w:hint="eastAsia"/>
        </w:rPr>
        <w:t>定義</w:t>
      </w:r>
    </w:p>
    <w:p w14:paraId="6E5B7CFC" w14:textId="737DE000"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兩個階段，以系統性方式建構資料清洗演算法。</w:t>
      </w:r>
    </w:p>
    <w:p w14:paraId="3A9382FF" w14:textId="308645D5"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整體過濾邏輯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44309288" w14:textId="69DD5B65" w:rsidR="00DB6F62"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r w:rsidR="00DB6F62">
        <w:rPr>
          <w:rFonts w:hint="eastAsia"/>
        </w:rPr>
        <w:t>原始資料作</w:t>
      </w:r>
      <w:proofErr w:type="gramStart"/>
      <w:r w:rsidR="00DB6F62">
        <w:rPr>
          <w:rFonts w:hint="eastAsia"/>
        </w:rPr>
        <w:t>分時在場車輛</w:t>
      </w:r>
      <w:proofErr w:type="gramEnd"/>
      <w:r w:rsidR="00DB6F62">
        <w:rPr>
          <w:rFonts w:hint="eastAsia"/>
        </w:rPr>
        <w:t>數統計視覺化後如圖</w:t>
      </w:r>
      <w:r w:rsidR="00DB6F62">
        <w:rPr>
          <w:rFonts w:hint="eastAsia"/>
        </w:rPr>
        <w:t>3</w:t>
      </w:r>
      <w:r w:rsidR="00DB6F62">
        <w:t>-3</w:t>
      </w:r>
      <w:r w:rsidR="00DB6F62">
        <w:rPr>
          <w:rFonts w:hint="eastAsia"/>
        </w:rPr>
        <w:t>所呈現，明顯看出不合理之樣態，</w:t>
      </w:r>
      <w:proofErr w:type="gramStart"/>
      <w:r w:rsidR="00DB6F62">
        <w:rPr>
          <w:rFonts w:hint="eastAsia"/>
        </w:rPr>
        <w:t>在場車</w:t>
      </w:r>
      <w:proofErr w:type="gramEnd"/>
      <w:r w:rsidR="00DB6F62">
        <w:rPr>
          <w:rFonts w:hint="eastAsia"/>
        </w:rPr>
        <w:t>輛之分布變化</w:t>
      </w:r>
      <w:proofErr w:type="gramStart"/>
      <w:r w:rsidR="00DB6F62">
        <w:rPr>
          <w:rFonts w:hint="eastAsia"/>
        </w:rPr>
        <w:t>樣態應</w:t>
      </w:r>
      <w:proofErr w:type="gramEnd"/>
      <w:r w:rsidR="00DB6F62">
        <w:rPr>
          <w:rFonts w:hint="eastAsia"/>
        </w:rPr>
        <w:t>為固定之震盪往返波型，</w:t>
      </w:r>
      <w:r w:rsidR="00CF33A0">
        <w:rPr>
          <w:rFonts w:hint="eastAsia"/>
        </w:rPr>
        <w:t>而非隨著日期停留車輛不斷上升，初步將問題定位為</w:t>
      </w:r>
      <w:r w:rsidR="00C94033">
        <w:rPr>
          <w:rFonts w:hint="eastAsia"/>
        </w:rPr>
        <w:t>進出時間欄位錯誤紀錄，後續與駐警隊討論分</w:t>
      </w:r>
      <w:r w:rsidR="00C94033">
        <w:rPr>
          <w:rFonts w:hint="eastAsia"/>
        </w:rPr>
        <w:lastRenderedPageBreak/>
        <w:t>析可能之</w:t>
      </w:r>
      <w:r w:rsidR="00557946">
        <w:rPr>
          <w:rFonts w:hint="eastAsia"/>
        </w:rPr>
        <w:t>解決方式</w:t>
      </w:r>
      <w:r w:rsidR="00C94033">
        <w:rPr>
          <w:rFonts w:hint="eastAsia"/>
        </w:rPr>
        <w:t>。</w:t>
      </w:r>
    </w:p>
    <w:p w14:paraId="7CEB08D6" w14:textId="113E8927" w:rsidR="00273BDA" w:rsidRDefault="00273BDA" w:rsidP="00273BDA">
      <w:pPr>
        <w:ind w:leftChars="0" w:left="0" w:right="240" w:firstLineChars="0" w:firstLine="0"/>
      </w:pPr>
      <w:r>
        <w:rPr>
          <w:noProof/>
        </w:rPr>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27205E95" w14:textId="2F99B686" w:rsidR="00273BDA" w:rsidRDefault="00273BDA" w:rsidP="009401EA">
      <w:pPr>
        <w:ind w:leftChars="41" w:left="98" w:right="240" w:firstLineChars="83" w:firstLine="199"/>
        <w:jc w:val="center"/>
      </w:pPr>
      <w:r>
        <w:rPr>
          <w:rFonts w:hint="eastAsia"/>
        </w:rPr>
        <w:t>圖</w:t>
      </w:r>
      <w:r>
        <w:rPr>
          <w:rFonts w:hint="eastAsia"/>
        </w:rPr>
        <w:t>3</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proofErr w:type="gramStart"/>
      <w:r w:rsidR="00E2020A">
        <w:rPr>
          <w:rFonts w:hint="eastAsia"/>
        </w:rPr>
        <w:t>最高</w:t>
      </w:r>
      <w:r w:rsidR="00E2456B">
        <w:rPr>
          <w:rFonts w:hint="eastAsia"/>
        </w:rPr>
        <w:t>在場車輛</w:t>
      </w:r>
      <w:proofErr w:type="gramEnd"/>
      <w:r w:rsidR="00E2456B">
        <w:rPr>
          <w:rFonts w:hint="eastAsia"/>
        </w:rPr>
        <w:t>數</w:t>
      </w:r>
      <w:r w:rsidR="000B5987">
        <w:rPr>
          <w:rFonts w:hint="eastAsia"/>
        </w:rPr>
        <w:t>統計</w:t>
      </w:r>
      <w:r w:rsidR="00E2456B">
        <w:rPr>
          <w:rFonts w:hint="eastAsia"/>
        </w:rPr>
        <w:t>)</w:t>
      </w:r>
    </w:p>
    <w:p w14:paraId="36FBEEC6" w14:textId="1FBF7B72" w:rsidR="009401EA" w:rsidRDefault="009401EA" w:rsidP="009401EA">
      <w:pPr>
        <w:ind w:leftChars="0" w:left="0" w:right="240" w:firstLineChars="0" w:firstLine="0"/>
      </w:pPr>
      <w:r>
        <w:rPr>
          <w:noProof/>
        </w:rPr>
        <w:drawing>
          <wp:inline distT="0" distB="0" distL="0" distR="0" wp14:anchorId="70D60CC9" wp14:editId="2BE588D7">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28F393F8" w14:textId="054F9860" w:rsidR="009401EA" w:rsidRDefault="009401EA" w:rsidP="009401EA">
      <w:pPr>
        <w:ind w:leftChars="41" w:left="98" w:right="240" w:firstLineChars="83" w:firstLine="199"/>
        <w:jc w:val="center"/>
      </w:pPr>
      <w:r>
        <w:rPr>
          <w:rFonts w:hint="eastAsia"/>
        </w:rPr>
        <w:t>圖</w:t>
      </w:r>
      <w:r>
        <w:rPr>
          <w:rFonts w:hint="eastAsia"/>
        </w:rPr>
        <w:t>3</w:t>
      </w:r>
      <w:r>
        <w:t>-4</w:t>
      </w:r>
      <w:r>
        <w:rPr>
          <w:rFonts w:hint="eastAsia"/>
        </w:rPr>
        <w:t xml:space="preserve"> </w:t>
      </w:r>
      <w:r>
        <w:rPr>
          <w:rFonts w:hint="eastAsia"/>
        </w:rPr>
        <w:t>後續</w:t>
      </w:r>
      <w:proofErr w:type="gramStart"/>
      <w:r>
        <w:rPr>
          <w:rFonts w:hint="eastAsia"/>
        </w:rPr>
        <w:t>修正後樣態</w:t>
      </w:r>
      <w:proofErr w:type="gramEnd"/>
      <w:r>
        <w:rPr>
          <w:rFonts w:hint="eastAsia"/>
        </w:rPr>
        <w:t>(2024</w:t>
      </w:r>
      <w:r>
        <w:rPr>
          <w:rFonts w:hint="eastAsia"/>
        </w:rPr>
        <w:t>年每天</w:t>
      </w:r>
      <w:proofErr w:type="gramStart"/>
      <w:r>
        <w:rPr>
          <w:rFonts w:hint="eastAsia"/>
        </w:rPr>
        <w:t>最高在場車</w:t>
      </w:r>
      <w:proofErr w:type="gramEnd"/>
      <w:r>
        <w:rPr>
          <w:rFonts w:hint="eastAsia"/>
        </w:rPr>
        <w:t>輛數統計</w:t>
      </w:r>
      <w:r>
        <w:rPr>
          <w:rFonts w:hint="eastAsia"/>
        </w:rPr>
        <w:t>)</w:t>
      </w:r>
    </w:p>
    <w:p w14:paraId="0FEF8801" w14:textId="77777777" w:rsidR="009401EA" w:rsidRPr="009401EA" w:rsidRDefault="009401EA" w:rsidP="009401EA">
      <w:pPr>
        <w:ind w:leftChars="0" w:left="0" w:right="240" w:firstLineChars="0" w:firstLine="0"/>
      </w:pPr>
    </w:p>
    <w:p w14:paraId="035BBE4C" w14:textId="58DCACF2"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w:t>
      </w:r>
    </w:p>
    <w:p w14:paraId="11F1059D" w14:textId="598730B0" w:rsidR="00C778E5" w:rsidRPr="00BF7016" w:rsidRDefault="00C778E5" w:rsidP="0074422D">
      <w:pPr>
        <w:ind w:left="240" w:right="240" w:firstLine="480"/>
      </w:pPr>
      <w:r>
        <w:rPr>
          <w:rFonts w:hint="eastAsia"/>
        </w:rPr>
        <w:t xml:space="preserve"> </w:t>
      </w:r>
      <w:r w:rsidR="00B120A2">
        <w:t xml:space="preserve">García </w:t>
      </w:r>
      <w:r w:rsidR="00B120A2">
        <w:t>等人</w:t>
      </w:r>
      <w:r w:rsidR="00D94305">
        <w:rPr>
          <w:rFonts w:hint="eastAsia"/>
        </w:rPr>
        <w:t>在其文章中</w:t>
      </w:r>
      <w:r w:rsidR="008F3261">
        <w:rPr>
          <w:rFonts w:hint="eastAsia"/>
        </w:rPr>
        <w:t>有提及</w:t>
      </w:r>
      <w:r>
        <w:rPr>
          <w:rFonts w:hint="eastAsia"/>
        </w:rPr>
        <w:t>，處理異常資料之方式中，正確修正或刪除資料會使後續分析獲得較佳之結果，但此方法難度較高，需洞悉異常資料之規律及特性，配合正確的演算法去作過濾。</w:t>
      </w:r>
      <w:r w:rsidR="00C75C78">
        <w:rPr>
          <w:rFonts w:hint="eastAsia"/>
        </w:rPr>
        <w:t>錯誤資料分析</w:t>
      </w:r>
      <w:r w:rsidR="00BF7016">
        <w:rPr>
          <w:rFonts w:hint="eastAsia"/>
        </w:rPr>
        <w:t>之處理流程如圖</w:t>
      </w:r>
      <w:r w:rsidR="00BF7016">
        <w:rPr>
          <w:rFonts w:hint="eastAsia"/>
        </w:rPr>
        <w:t>3</w:t>
      </w:r>
      <w:r w:rsidR="00BF7016">
        <w:t>-</w:t>
      </w:r>
      <w:r w:rsidR="00125F75">
        <w:t>4</w:t>
      </w:r>
      <w:r w:rsidR="00BF7016">
        <w:rPr>
          <w:rFonts w:hint="eastAsia"/>
        </w:rPr>
        <w:t>所示</w:t>
      </w:r>
      <w:r w:rsidR="004D4C61">
        <w:rPr>
          <w:rFonts w:hint="eastAsia"/>
        </w:rPr>
        <w:t>，</w:t>
      </w:r>
      <w:r w:rsidR="0074422D">
        <w:rPr>
          <w:rFonts w:hint="eastAsia"/>
        </w:rPr>
        <w:t>此分析</w:t>
      </w:r>
      <w:r w:rsidR="004D4C61">
        <w:rPr>
          <w:rFonts w:hint="eastAsia"/>
        </w:rPr>
        <w:t>之目的為分析異常資料中是否存在規律及趨勢，若有顯著之規律性，則可以進一步構築</w:t>
      </w:r>
      <w:r w:rsidR="0013529B">
        <w:rPr>
          <w:rFonts w:hint="eastAsia"/>
        </w:rPr>
        <w:t>效果尤佳</w:t>
      </w:r>
      <w:r w:rsidR="004D4C61">
        <w:rPr>
          <w:rFonts w:hint="eastAsia"/>
        </w:rPr>
        <w:t>的過濾</w:t>
      </w:r>
      <w:r w:rsidR="008200A9">
        <w:rPr>
          <w:rFonts w:hint="eastAsia"/>
        </w:rPr>
        <w:t>方</w:t>
      </w:r>
      <w:r w:rsidR="004D4C61">
        <w:rPr>
          <w:rFonts w:hint="eastAsia"/>
        </w:rPr>
        <w:t>法。</w:t>
      </w:r>
      <w:r w:rsidR="0074422D" w:rsidRPr="00BF7016">
        <w:t xml:space="preserve"> </w:t>
      </w: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13DD4574" w:rsidR="00E2248A" w:rsidRDefault="00E2248A" w:rsidP="00E2248A">
      <w:pPr>
        <w:ind w:leftChars="41" w:left="98" w:right="240" w:firstLineChars="83" w:firstLine="199"/>
        <w:jc w:val="center"/>
      </w:pPr>
      <w:r>
        <w:rPr>
          <w:rFonts w:hint="eastAsia"/>
        </w:rPr>
        <w:t>圖</w:t>
      </w:r>
      <w:r>
        <w:rPr>
          <w:rFonts w:hint="eastAsia"/>
        </w:rPr>
        <w:t>3</w:t>
      </w:r>
      <w:r>
        <w:t>-</w:t>
      </w:r>
      <w:r w:rsidR="009B7A97">
        <w:t>4</w:t>
      </w:r>
      <w:r>
        <w:rPr>
          <w:rFonts w:hint="eastAsia"/>
        </w:rPr>
        <w:t xml:space="preserve"> </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lastRenderedPageBreak/>
        <w:t>欄位標準化與格式轉換</w:t>
      </w:r>
    </w:p>
    <w:p w14:paraId="1BE0DA75" w14:textId="65D60685" w:rsidR="007279B1" w:rsidRDefault="00415077" w:rsidP="007279B1">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w:t>
      </w:r>
      <w:r w:rsidR="004B2F91">
        <w:rPr>
          <w:rFonts w:hint="eastAsia"/>
        </w:rPr>
        <w:t>，</w:t>
      </w:r>
      <w:r>
        <w:rPr>
          <w:rFonts w:hint="eastAsia"/>
        </w:rPr>
        <w:t>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w:t>
      </w:r>
      <w:r w:rsidR="00541699">
        <w:rPr>
          <w:rFonts w:hint="eastAsia"/>
        </w:rPr>
        <w:t>檢查後</w:t>
      </w:r>
      <w:r>
        <w:rPr>
          <w:rFonts w:hint="eastAsia"/>
        </w:rPr>
        <w:t>為</w:t>
      </w:r>
      <w:r w:rsidR="00A926FA">
        <w:rPr>
          <w:rFonts w:hint="eastAsia"/>
        </w:rPr>
        <w:t>演算法對</w:t>
      </w:r>
      <w:r>
        <w:rPr>
          <w:rFonts w:hint="eastAsia"/>
        </w:rPr>
        <w:t>原始資料</w:t>
      </w:r>
      <w:r w:rsidR="00A926FA">
        <w:rPr>
          <w:rFonts w:hint="eastAsia"/>
        </w:rPr>
        <w:t>合併過程中，新增</w:t>
      </w:r>
      <w:r>
        <w:rPr>
          <w:rFonts w:hint="eastAsia"/>
        </w:rPr>
        <w:t>的</w:t>
      </w:r>
      <w:r w:rsidR="001C169D">
        <w:rPr>
          <w:rFonts w:hint="eastAsia"/>
        </w:rPr>
        <w:t>資料</w:t>
      </w:r>
      <w:r>
        <w:rPr>
          <w:rFonts w:hint="eastAsia"/>
        </w:rPr>
        <w:t>索引欄位，故在此直接刪除。</w:t>
      </w:r>
    </w:p>
    <w:p w14:paraId="47116F88" w14:textId="2C5B1239" w:rsidR="002A26C0" w:rsidRDefault="00AD1D69" w:rsidP="007279B1">
      <w:pPr>
        <w:ind w:left="240" w:right="240" w:firstLine="480"/>
      </w:pPr>
      <w:proofErr w:type="gramStart"/>
      <w:r>
        <w:rPr>
          <w:rFonts w:hint="eastAsia"/>
        </w:rPr>
        <w:t>此外，</w:t>
      </w:r>
      <w:proofErr w:type="gramEnd"/>
      <w:r>
        <w:rPr>
          <w:rFonts w:hint="eastAsia"/>
        </w:rPr>
        <w:t>原始資料之日期格式為</w:t>
      </w:r>
      <w:r w:rsidR="00541699">
        <w:rPr>
          <w:rFonts w:hint="eastAsia"/>
        </w:rPr>
        <w:t>字串格式，且時間格式包含民國以及西元，甚至紀錄方式之不同，比如說</w:t>
      </w:r>
      <w:r w:rsidR="00541699" w:rsidRPr="00415077">
        <w:rPr>
          <w:rFonts w:hint="eastAsia"/>
        </w:rPr>
        <w:t>「</w:t>
      </w:r>
      <w:r w:rsidR="00541699">
        <w:rPr>
          <w:rFonts w:hint="eastAsia"/>
        </w:rPr>
        <w:t>2</w:t>
      </w:r>
      <w:r w:rsidR="00541699">
        <w:t>024/01/05</w:t>
      </w:r>
      <w:r w:rsidR="00541699" w:rsidRPr="00415077">
        <w:rPr>
          <w:rFonts w:hint="eastAsia"/>
        </w:rPr>
        <w:t>」</w:t>
      </w:r>
      <w:r w:rsidR="00541699">
        <w:rPr>
          <w:rFonts w:hint="eastAsia"/>
        </w:rPr>
        <w:t>以及</w:t>
      </w:r>
      <w:r w:rsidR="00541699" w:rsidRPr="00415077">
        <w:rPr>
          <w:rFonts w:hint="eastAsia"/>
        </w:rPr>
        <w:t>「</w:t>
      </w:r>
      <w:r w:rsidR="00541699">
        <w:rPr>
          <w:rFonts w:hint="eastAsia"/>
        </w:rPr>
        <w:t>2</w:t>
      </w:r>
      <w:r w:rsidR="00541699">
        <w:t>024/</w:t>
      </w:r>
      <w:r w:rsidR="00F0488F">
        <w:t>3</w:t>
      </w:r>
      <w:r w:rsidR="00541699">
        <w:t>/</w:t>
      </w:r>
      <w:r w:rsidR="00F0488F">
        <w:t>2</w:t>
      </w:r>
      <w:r w:rsidR="00541699" w:rsidRPr="00415077">
        <w:rPr>
          <w:rFonts w:hint="eastAsia"/>
        </w:rPr>
        <w:t>」</w:t>
      </w:r>
      <w:r w:rsidR="00882DA4">
        <w:rPr>
          <w:rFonts w:hint="eastAsia"/>
        </w:rPr>
        <w:t>個位數是否為零開頭，透過</w:t>
      </w:r>
      <w:r w:rsidR="00882DA4">
        <w:rPr>
          <w:rFonts w:hint="eastAsia"/>
        </w:rPr>
        <w:t>P</w:t>
      </w:r>
      <w:r w:rsidR="00882DA4">
        <w:t>ython</w:t>
      </w:r>
      <w:r w:rsidR="00882DA4">
        <w:rPr>
          <w:rFonts w:hint="eastAsia"/>
        </w:rPr>
        <w:t>語言</w:t>
      </w:r>
      <w:r w:rsidR="004B3FD2">
        <w:rPr>
          <w:rFonts w:hint="eastAsia"/>
        </w:rPr>
        <w:t>熱門</w:t>
      </w:r>
      <w:proofErr w:type="gramStart"/>
      <w:r w:rsidR="00882DA4">
        <w:rPr>
          <w:rFonts w:hint="eastAsia"/>
        </w:rPr>
        <w:t>函式</w:t>
      </w:r>
      <w:proofErr w:type="gramEnd"/>
      <w:r w:rsidR="00882DA4">
        <w:rPr>
          <w:rFonts w:hint="eastAsia"/>
        </w:rPr>
        <w:t>庫</w:t>
      </w:r>
      <w:r w:rsidR="00882DA4">
        <w:rPr>
          <w:rFonts w:hint="eastAsia"/>
        </w:rPr>
        <w:t>p</w:t>
      </w:r>
      <w:r w:rsidR="00882DA4">
        <w:t>andas</w:t>
      </w:r>
      <w:r w:rsidR="00277C49">
        <w:rPr>
          <w:rFonts w:hint="eastAsia"/>
        </w:rPr>
        <w:t>使用適當之</w:t>
      </w:r>
      <w:proofErr w:type="gramStart"/>
      <w:r w:rsidR="00277C49">
        <w:rPr>
          <w:rFonts w:hint="eastAsia"/>
        </w:rPr>
        <w:t>函式將字</w:t>
      </w:r>
      <w:proofErr w:type="gramEnd"/>
      <w:r w:rsidR="00277C49">
        <w:rPr>
          <w:rFonts w:hint="eastAsia"/>
        </w:rPr>
        <w:t>串轉換為</w:t>
      </w:r>
      <w:proofErr w:type="spellStart"/>
      <w:r w:rsidR="00277C49">
        <w:rPr>
          <w:rFonts w:hint="eastAsia"/>
        </w:rPr>
        <w:t>d</w:t>
      </w:r>
      <w:r w:rsidR="00277C49">
        <w:t>atatime</w:t>
      </w:r>
      <w:proofErr w:type="spellEnd"/>
      <w:r w:rsidR="00277C49">
        <w:rPr>
          <w:rFonts w:hint="eastAsia"/>
        </w:rPr>
        <w:t>格式</w:t>
      </w:r>
      <w:r w:rsidR="00882DA4">
        <w:rPr>
          <w:rFonts w:hint="eastAsia"/>
        </w:rPr>
        <w:t>，</w:t>
      </w:r>
      <w:r w:rsidR="00277C49">
        <w:rPr>
          <w:rFonts w:hint="eastAsia"/>
        </w:rPr>
        <w:t>使後續之時間計算函式得以套用，並且使用</w:t>
      </w:r>
      <w:proofErr w:type="spellStart"/>
      <w:r w:rsidR="00277C49">
        <w:rPr>
          <w:rFonts w:hint="eastAsia"/>
        </w:rPr>
        <w:t>s</w:t>
      </w:r>
      <w:r w:rsidR="00277C49">
        <w:t>trftime</w:t>
      </w:r>
      <w:proofErr w:type="spellEnd"/>
      <w:r w:rsidR="00277C49">
        <w:rPr>
          <w:rFonts w:hint="eastAsia"/>
        </w:rPr>
        <w:t>函式統一格式為</w:t>
      </w:r>
      <w:r w:rsidR="00277C49">
        <w:t>%Y/%m/%d</w:t>
      </w:r>
      <w:r w:rsidR="00277C49">
        <w:rPr>
          <w:rFonts w:hint="eastAsia"/>
        </w:rPr>
        <w:t>(</w:t>
      </w:r>
      <w:r w:rsidR="00277C49">
        <w:rPr>
          <w:rFonts w:hint="eastAsia"/>
        </w:rPr>
        <w:t>例如</w:t>
      </w:r>
      <w:r w:rsidR="00277C49">
        <w:rPr>
          <w:rFonts w:hint="eastAsia"/>
        </w:rPr>
        <w:t>:</w:t>
      </w:r>
      <w:r w:rsidR="00277C49">
        <w:t>2024/01/0</w:t>
      </w:r>
      <w:r w:rsidR="00194A6B">
        <w:t>5</w:t>
      </w:r>
      <w:r w:rsidR="00277C49">
        <w:rPr>
          <w:rFonts w:hint="eastAsia"/>
        </w:rPr>
        <w:t>)</w:t>
      </w:r>
      <w:r w:rsidR="005622B5">
        <w:rPr>
          <w:rFonts w:hint="eastAsia"/>
        </w:rPr>
        <w:t>，同時將時間部份的</w:t>
      </w:r>
      <w:r w:rsidR="005622B5" w:rsidRPr="00415077">
        <w:rPr>
          <w:rFonts w:hint="eastAsia"/>
        </w:rPr>
        <w:t>「</w:t>
      </w:r>
      <w:r w:rsidR="005622B5">
        <w:rPr>
          <w:rFonts w:hint="eastAsia"/>
        </w:rPr>
        <w:t>進入時間</w:t>
      </w:r>
      <w:r w:rsidR="005622B5" w:rsidRPr="00415077">
        <w:rPr>
          <w:rFonts w:hint="eastAsia"/>
        </w:rPr>
        <w:t>」</w:t>
      </w:r>
      <w:r w:rsidR="005622B5">
        <w:rPr>
          <w:rFonts w:hint="eastAsia"/>
        </w:rPr>
        <w:t>、</w:t>
      </w:r>
      <w:r w:rsidR="005622B5" w:rsidRPr="00415077">
        <w:rPr>
          <w:rFonts w:hint="eastAsia"/>
        </w:rPr>
        <w:t>「</w:t>
      </w:r>
      <w:r w:rsidR="005622B5">
        <w:rPr>
          <w:rFonts w:hint="eastAsia"/>
        </w:rPr>
        <w:t>出場時間</w:t>
      </w:r>
      <w:r w:rsidR="005622B5" w:rsidRPr="00415077">
        <w:rPr>
          <w:rFonts w:hint="eastAsia"/>
        </w:rPr>
        <w:t>」</w:t>
      </w:r>
      <w:r w:rsidR="00C2366A">
        <w:rPr>
          <w:rFonts w:hint="eastAsia"/>
        </w:rPr>
        <w:t>合併與轉換，產生</w:t>
      </w:r>
      <w:r w:rsidR="00C2366A" w:rsidRPr="00415077">
        <w:rPr>
          <w:rFonts w:hint="eastAsia"/>
        </w:rPr>
        <w:t>「</w:t>
      </w:r>
      <w:r w:rsidR="00C2366A">
        <w:rPr>
          <w:rFonts w:hint="eastAsia"/>
        </w:rPr>
        <w:t>全時間格式進入時間</w:t>
      </w:r>
      <w:r w:rsidR="00C2366A" w:rsidRPr="00415077">
        <w:rPr>
          <w:rFonts w:hint="eastAsia"/>
        </w:rPr>
        <w:t>」</w:t>
      </w:r>
      <w:r w:rsidR="00C2366A">
        <w:rPr>
          <w:rFonts w:hint="eastAsia"/>
        </w:rPr>
        <w:t>及</w:t>
      </w:r>
      <w:r w:rsidR="00C2366A" w:rsidRPr="00415077">
        <w:rPr>
          <w:rFonts w:hint="eastAsia"/>
        </w:rPr>
        <w:t>「</w:t>
      </w:r>
      <w:r w:rsidR="00C2366A">
        <w:rPr>
          <w:rFonts w:hint="eastAsia"/>
        </w:rPr>
        <w:t>全時間格式出場時間</w:t>
      </w:r>
      <w:r w:rsidR="00C2366A" w:rsidRPr="00415077">
        <w:rPr>
          <w:rFonts w:hint="eastAsia"/>
        </w:rPr>
        <w:t>」</w:t>
      </w:r>
      <w:r w:rsidR="00C2366A">
        <w:rPr>
          <w:rFonts w:hint="eastAsia"/>
        </w:rPr>
        <w:t>，其格式為</w:t>
      </w:r>
      <w:r w:rsidR="00C2366A">
        <w:t>%Y/%m/%d %H:%M:%S</w:t>
      </w:r>
      <w:r w:rsidR="00C2366A">
        <w:rPr>
          <w:rFonts w:hint="eastAsia"/>
        </w:rPr>
        <w:t>，</w:t>
      </w:r>
      <w:r w:rsidR="00670F53">
        <w:rPr>
          <w:rFonts w:hint="eastAsia"/>
        </w:rPr>
        <w:t>以利時間邏輯</w:t>
      </w:r>
      <w:r w:rsidR="00C9433F">
        <w:rPr>
          <w:rFonts w:hint="eastAsia"/>
        </w:rPr>
        <w:t>比對和停留時間計算。</w:t>
      </w:r>
    </w:p>
    <w:p w14:paraId="3C704313" w14:textId="149BF3FF" w:rsidR="00E14ACB" w:rsidRDefault="00015957" w:rsidP="007279B1">
      <w:pPr>
        <w:ind w:left="240" w:right="240" w:firstLine="480"/>
      </w:pPr>
      <w:r>
        <w:rPr>
          <w:rFonts w:hint="eastAsia"/>
        </w:rPr>
        <w:t>觀察原始資料會</w:t>
      </w:r>
      <w:proofErr w:type="gramStart"/>
      <w:r>
        <w:rPr>
          <w:rFonts w:hint="eastAsia"/>
        </w:rPr>
        <w:t>將缺值</w:t>
      </w:r>
      <w:proofErr w:type="gramEnd"/>
      <w:r>
        <w:rPr>
          <w:rFonts w:hint="eastAsia"/>
        </w:rPr>
        <w:t>紀錄為字串</w:t>
      </w:r>
      <w:r w:rsidRPr="00415077">
        <w:rPr>
          <w:rFonts w:hint="eastAsia"/>
        </w:rPr>
        <w:t>「</w:t>
      </w:r>
      <w:r>
        <w:t>nan</w:t>
      </w:r>
      <w:r w:rsidRPr="00415077">
        <w:rPr>
          <w:rFonts w:hint="eastAsia"/>
        </w:rPr>
        <w:t>」</w:t>
      </w:r>
      <w:r>
        <w:rPr>
          <w:rFonts w:hint="eastAsia"/>
        </w:rPr>
        <w:t>，透過</w:t>
      </w:r>
      <w:r w:rsidR="007B22C3">
        <w:rPr>
          <w:rFonts w:hint="eastAsia"/>
        </w:rPr>
        <w:t>r</w:t>
      </w:r>
      <w:r w:rsidR="007B22C3">
        <w:t>eplace</w:t>
      </w:r>
      <w:proofErr w:type="gramStart"/>
      <w:r w:rsidR="007B22C3">
        <w:rPr>
          <w:rFonts w:hint="eastAsia"/>
        </w:rPr>
        <w:t>函式將</w:t>
      </w:r>
      <w:proofErr w:type="gramEnd"/>
      <w:r w:rsidR="007B22C3">
        <w:rPr>
          <w:rFonts w:hint="eastAsia"/>
        </w:rPr>
        <w:t>其轉換為</w:t>
      </w:r>
      <w:r w:rsidR="007B22C3">
        <w:rPr>
          <w:rFonts w:hint="eastAsia"/>
        </w:rPr>
        <w:t>P</w:t>
      </w:r>
      <w:r w:rsidR="007B22C3">
        <w:t>andas</w:t>
      </w:r>
      <w:r w:rsidR="007B22C3">
        <w:rPr>
          <w:rFonts w:hint="eastAsia"/>
        </w:rPr>
        <w:t>套件定義</w:t>
      </w:r>
      <w:proofErr w:type="gramStart"/>
      <w:r w:rsidR="007B22C3">
        <w:rPr>
          <w:rFonts w:hint="eastAsia"/>
        </w:rPr>
        <w:t>之空</w:t>
      </w:r>
      <w:proofErr w:type="gramEnd"/>
      <w:r w:rsidR="007B22C3">
        <w:rPr>
          <w:rFonts w:hint="eastAsia"/>
        </w:rPr>
        <w:t>值</w:t>
      </w:r>
      <w:proofErr w:type="spellStart"/>
      <w:r w:rsidR="007B22C3">
        <w:rPr>
          <w:rFonts w:hint="eastAsia"/>
        </w:rPr>
        <w:t>n</w:t>
      </w:r>
      <w:r w:rsidR="007B22C3">
        <w:t>p.nan</w:t>
      </w:r>
      <w:proofErr w:type="spellEnd"/>
      <w:r w:rsidR="007B22C3">
        <w:rPr>
          <w:rFonts w:hint="eastAsia"/>
        </w:rPr>
        <w:t>，以便使用</w:t>
      </w:r>
      <w:r w:rsidR="007B22C3">
        <w:rPr>
          <w:rFonts w:hint="eastAsia"/>
        </w:rPr>
        <w:t>.</w:t>
      </w:r>
      <w:proofErr w:type="spellStart"/>
      <w:r w:rsidR="007B22C3">
        <w:t>isna</w:t>
      </w:r>
      <w:proofErr w:type="spellEnd"/>
      <w:r w:rsidR="007B22C3">
        <w:rPr>
          <w:rFonts w:hint="eastAsia"/>
        </w:rPr>
        <w:t>函數做辨識與清除，為後續異常值辨識和比對做準備。</w:t>
      </w:r>
    </w:p>
    <w:p w14:paraId="7C0DF215" w14:textId="0B45D950" w:rsidR="001C2334" w:rsidRDefault="001C2334" w:rsidP="001C2334">
      <w:pPr>
        <w:pStyle w:val="3"/>
        <w:ind w:left="240" w:right="240" w:firstLine="480"/>
      </w:pPr>
      <w:proofErr w:type="gramStart"/>
      <w:r>
        <w:rPr>
          <w:rFonts w:hint="eastAsia"/>
        </w:rPr>
        <w:t>空值與</w:t>
      </w:r>
      <w:proofErr w:type="gramEnd"/>
      <w:r>
        <w:rPr>
          <w:rFonts w:hint="eastAsia"/>
        </w:rPr>
        <w:t>異常值處理</w:t>
      </w:r>
    </w:p>
    <w:p w14:paraId="4F0D2BCE" w14:textId="0D432B4D" w:rsidR="008532F2" w:rsidRDefault="008532F2" w:rsidP="008532F2">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47564E9C" w14:textId="7C43AC6A" w:rsidR="008532F2" w:rsidRDefault="008532F2" w:rsidP="00AD29F3">
      <w:pPr>
        <w:ind w:leftChars="0" w:left="240" w:right="240" w:firstLineChars="0" w:firstLine="480"/>
        <w:rPr>
          <w:b/>
          <w:bCs/>
        </w:rPr>
      </w:pPr>
      <w:r w:rsidRPr="008532F2">
        <w:rPr>
          <w:rFonts w:hint="eastAsia"/>
          <w:b/>
          <w:bCs/>
        </w:rPr>
        <w:t>車號格式異常</w:t>
      </w:r>
    </w:p>
    <w:p w14:paraId="43250FF0" w14:textId="0AAA5428" w:rsidR="008532F2" w:rsidRPr="003B70A7" w:rsidRDefault="005E66C5" w:rsidP="003B70A7">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rsidR="000F4331">
        <w:t>7</w:t>
      </w:r>
      <w:r>
        <w:t>碼（如系統誤讀</w:t>
      </w:r>
      <w:r>
        <w:t xml:space="preserve"> "ABC123456"</w:t>
      </w:r>
      <w:r>
        <w:t>）則視為異常資料予</w:t>
      </w:r>
      <w:r>
        <w:lastRenderedPageBreak/>
        <w:t>以剔除。</w:t>
      </w:r>
    </w:p>
    <w:p w14:paraId="7FE13171" w14:textId="77777777" w:rsidR="008532F2" w:rsidRPr="008532F2" w:rsidRDefault="008532F2" w:rsidP="00AD29F3">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1CEE8CA3" w14:textId="410B1041" w:rsidR="008532F2" w:rsidRDefault="008532F2" w:rsidP="008532F2">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w:t>
      </w:r>
      <w:r w:rsidR="00D601DD">
        <w:rPr>
          <w:rFonts w:hint="eastAsia"/>
        </w:rPr>
        <w:t>刪除</w:t>
      </w:r>
      <w:r>
        <w:rPr>
          <w:rFonts w:hint="eastAsia"/>
        </w:rPr>
        <w:t>。</w:t>
      </w:r>
    </w:p>
    <w:p w14:paraId="06961545" w14:textId="77777777" w:rsidR="008532F2" w:rsidRPr="008532F2" w:rsidRDefault="008532F2" w:rsidP="00AD29F3">
      <w:pPr>
        <w:ind w:leftChars="0" w:left="240" w:right="240" w:firstLineChars="0" w:firstLine="480"/>
        <w:rPr>
          <w:b/>
          <w:bCs/>
        </w:rPr>
      </w:pPr>
      <w:r w:rsidRPr="008532F2">
        <w:rPr>
          <w:rFonts w:hint="eastAsia"/>
          <w:b/>
          <w:bCs/>
        </w:rPr>
        <w:t>進出時間邏輯錯誤</w:t>
      </w:r>
    </w:p>
    <w:p w14:paraId="046D4CFD" w14:textId="02DAF027" w:rsidR="008532F2" w:rsidRDefault="008532F2" w:rsidP="008532F2">
      <w:pPr>
        <w:ind w:left="240" w:right="240" w:firstLine="480"/>
      </w:pPr>
      <w:r>
        <w:rPr>
          <w:rFonts w:hint="eastAsia"/>
        </w:rPr>
        <w:t>若「全時間格式出場時間」早於或等於「全時間格式進入時間」，則顯示出場時間紀錄錯誤或重複進出錯誤，透過時間比較式</w:t>
      </w:r>
      <w:r w:rsidR="001B506A">
        <w:rPr>
          <w:rFonts w:hint="eastAsia"/>
        </w:rPr>
        <w:t>過濾並刪除</w:t>
      </w:r>
      <w:r>
        <w:rPr>
          <w:rFonts w:hint="eastAsia"/>
        </w:rPr>
        <w:t>。</w:t>
      </w:r>
    </w:p>
    <w:p w14:paraId="702F3590" w14:textId="77777777" w:rsidR="008532F2" w:rsidRPr="008532F2" w:rsidRDefault="008532F2" w:rsidP="00AD29F3">
      <w:pPr>
        <w:ind w:leftChars="0" w:left="240" w:right="240" w:firstLineChars="0" w:firstLine="480"/>
        <w:rPr>
          <w:b/>
          <w:bCs/>
        </w:rPr>
      </w:pPr>
      <w:r w:rsidRPr="008532F2">
        <w:rPr>
          <w:rFonts w:hint="eastAsia"/>
          <w:b/>
          <w:bCs/>
        </w:rPr>
        <w:t>極端停留時數資料</w:t>
      </w:r>
    </w:p>
    <w:p w14:paraId="79678C26" w14:textId="5C3CA3DA" w:rsidR="008532F2" w:rsidRDefault="005D63DE" w:rsidP="008532F2">
      <w:pPr>
        <w:ind w:left="240" w:right="240" w:firstLine="480"/>
      </w:pPr>
      <w:r>
        <w:rPr>
          <w:rFonts w:hint="eastAsia"/>
        </w:rPr>
        <w:t>根據</w:t>
      </w:r>
      <w:r w:rsidR="00821E9D">
        <w:rPr>
          <w:rFonts w:hint="eastAsia"/>
        </w:rPr>
        <w:t>駐警隊實務</w:t>
      </w:r>
      <w:r>
        <w:rPr>
          <w:rFonts w:hint="eastAsia"/>
        </w:rPr>
        <w:t>判斷</w:t>
      </w:r>
      <w:r w:rsidR="00BB4C25">
        <w:rPr>
          <w:rFonts w:hint="eastAsia"/>
        </w:rPr>
        <w:t>以及夜間紀錄</w:t>
      </w:r>
      <w:r>
        <w:rPr>
          <w:rFonts w:hint="eastAsia"/>
        </w:rPr>
        <w:t>，實際長時間</w:t>
      </w:r>
      <w:r w:rsidR="002579E6">
        <w:rPr>
          <w:rFonts w:hint="eastAsia"/>
        </w:rPr>
        <w:t>(</w:t>
      </w:r>
      <w:r w:rsidR="002579E6">
        <w:rPr>
          <w:rFonts w:hint="eastAsia"/>
        </w:rPr>
        <w:t>超過一個禮拜</w:t>
      </w:r>
      <w:r w:rsidR="002579E6">
        <w:rPr>
          <w:rFonts w:hint="eastAsia"/>
        </w:rPr>
        <w:t>)</w:t>
      </w:r>
      <w:r>
        <w:rPr>
          <w:rFonts w:hint="eastAsia"/>
        </w:rPr>
        <w:t>停留之用戶非常少</w:t>
      </w:r>
      <w:r w:rsidR="00671EF9">
        <w:rPr>
          <w:rFonts w:hint="eastAsia"/>
        </w:rPr>
        <w:t>見</w:t>
      </w:r>
      <w:r>
        <w:rPr>
          <w:rFonts w:hint="eastAsia"/>
        </w:rPr>
        <w:t>，</w:t>
      </w:r>
      <w:r w:rsidR="007C7CEF">
        <w:rPr>
          <w:rFonts w:hint="eastAsia"/>
        </w:rPr>
        <w:t>原始資料中具大量之用戶停留時間超過一周甚至一個月</w:t>
      </w:r>
      <w:r w:rsidR="008532F2">
        <w:rPr>
          <w:rFonts w:hint="eastAsia"/>
        </w:rPr>
        <w:t>，極可能</w:t>
      </w:r>
      <w:proofErr w:type="gramStart"/>
      <w:r w:rsidR="008532F2">
        <w:rPr>
          <w:rFonts w:hint="eastAsia"/>
        </w:rPr>
        <w:t>為車辨失敗</w:t>
      </w:r>
      <w:proofErr w:type="gramEnd"/>
      <w:r w:rsidR="008532F2">
        <w:rPr>
          <w:rFonts w:hint="eastAsia"/>
        </w:rPr>
        <w:t>未正確記錄出場資訊，故視為極端異常值予以剔除</w:t>
      </w:r>
      <w:r w:rsidR="00923C59">
        <w:rPr>
          <w:rFonts w:hint="eastAsia"/>
        </w:rPr>
        <w:t>，爾後之資料呈現也確實</w:t>
      </w:r>
      <w:r w:rsidR="00854F48">
        <w:rPr>
          <w:rFonts w:hint="eastAsia"/>
        </w:rPr>
        <w:t>為合理</w:t>
      </w:r>
      <w:r w:rsidR="00923C59">
        <w:rPr>
          <w:rFonts w:hint="eastAsia"/>
        </w:rPr>
        <w:t>之校園停車樣態</w:t>
      </w:r>
      <w:r w:rsidR="008532F2">
        <w:rPr>
          <w:rFonts w:hint="eastAsia"/>
        </w:rPr>
        <w:t>，計算方式為使用將出場與進場時間相減，再</w:t>
      </w:r>
      <w:r w:rsidR="00735A3D">
        <w:rPr>
          <w:rFonts w:hint="eastAsia"/>
        </w:rPr>
        <w:t>給予時間</w:t>
      </w:r>
      <w:r w:rsidR="003D2A7F">
        <w:rPr>
          <w:rFonts w:hint="eastAsia"/>
        </w:rPr>
        <w:t>限制</w:t>
      </w:r>
      <w:r w:rsidR="00735A3D">
        <w:rPr>
          <w:rFonts w:hint="eastAsia"/>
        </w:rPr>
        <w:t>做上限作</w:t>
      </w:r>
      <w:r w:rsidR="008532F2">
        <w:rPr>
          <w:rFonts w:hint="eastAsia"/>
        </w:rPr>
        <w:t>篩選。</w:t>
      </w:r>
    </w:p>
    <w:p w14:paraId="11AE9B6C" w14:textId="2FA00EAE" w:rsidR="008532F2" w:rsidRDefault="008532F2" w:rsidP="008532F2">
      <w:pPr>
        <w:ind w:left="240" w:right="240" w:firstLine="480"/>
      </w:pPr>
      <w:r>
        <w:rPr>
          <w:rFonts w:hint="eastAsia"/>
        </w:rPr>
        <w:t>所有上述</w:t>
      </w:r>
      <w:r w:rsidR="001668C0">
        <w:rPr>
          <w:rFonts w:hint="eastAsia"/>
        </w:rPr>
        <w:t>提及之刪除動作系指於供分析檔案中移除，實際</w:t>
      </w:r>
      <w:r>
        <w:rPr>
          <w:rFonts w:hint="eastAsia"/>
        </w:rPr>
        <w:t>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r w:rsidRPr="008532F2">
        <w:rPr>
          <w:rFonts w:hint="eastAsia"/>
        </w:rPr>
        <w:t xml:space="preserve"> </w:t>
      </w:r>
    </w:p>
    <w:p w14:paraId="2A5FE635" w14:textId="3C0F4430" w:rsidR="0054023E" w:rsidRDefault="0054023E" w:rsidP="008532F2">
      <w:pPr>
        <w:ind w:left="240" w:right="240" w:firstLine="480"/>
      </w:pPr>
    </w:p>
    <w:p w14:paraId="30B7C379" w14:textId="0B69FB58" w:rsidR="0054023E" w:rsidRDefault="0054023E" w:rsidP="008532F2">
      <w:pPr>
        <w:ind w:left="240" w:right="240" w:firstLine="480"/>
      </w:pPr>
    </w:p>
    <w:p w14:paraId="7BDC2553" w14:textId="7AFD5AA9" w:rsidR="0054023E" w:rsidRDefault="0054023E" w:rsidP="008532F2">
      <w:pPr>
        <w:ind w:left="240" w:right="240" w:firstLine="480"/>
      </w:pPr>
    </w:p>
    <w:p w14:paraId="648C1089" w14:textId="4A300715" w:rsidR="0054023E" w:rsidRDefault="0054023E" w:rsidP="008532F2">
      <w:pPr>
        <w:ind w:left="240" w:right="240" w:firstLine="480"/>
      </w:pPr>
    </w:p>
    <w:p w14:paraId="2F8C93AF" w14:textId="64474CC5" w:rsidR="0054023E" w:rsidRDefault="0054023E" w:rsidP="008532F2">
      <w:pPr>
        <w:ind w:left="240" w:right="240" w:firstLine="480"/>
      </w:pPr>
    </w:p>
    <w:p w14:paraId="1E58FB68" w14:textId="090B64A3" w:rsidR="00F90ACF" w:rsidRDefault="00F90ACF" w:rsidP="008532F2">
      <w:pPr>
        <w:ind w:left="240" w:right="240" w:firstLine="480"/>
      </w:pPr>
    </w:p>
    <w:p w14:paraId="1748A0D5" w14:textId="77777777" w:rsidR="00F90ACF" w:rsidRPr="008532F2" w:rsidRDefault="00F90ACF" w:rsidP="00C42546">
      <w:pPr>
        <w:ind w:leftChars="0" w:left="0" w:right="240" w:firstLineChars="0" w:firstLine="0"/>
      </w:pPr>
    </w:p>
    <w:p w14:paraId="6ABD7FB8" w14:textId="366EDC53" w:rsidR="00A9377E" w:rsidRDefault="00A9377E" w:rsidP="00A9377E">
      <w:pPr>
        <w:pStyle w:val="1"/>
        <w:ind w:left="240" w:right="240" w:firstLine="641"/>
        <w:rPr>
          <w:szCs w:val="32"/>
        </w:rPr>
      </w:pPr>
      <w:bookmarkStart w:id="49" w:name="_Toc143211464"/>
      <w:r w:rsidRPr="00B77612">
        <w:rPr>
          <w:rFonts w:hint="eastAsia"/>
          <w:szCs w:val="32"/>
        </w:rPr>
        <w:lastRenderedPageBreak/>
        <w:t xml:space="preserve">第四章　</w:t>
      </w:r>
      <w:bookmarkEnd w:id="49"/>
      <w:r w:rsidR="00564DC7" w:rsidRPr="00B77612">
        <w:rPr>
          <w:rFonts w:hint="eastAsia"/>
          <w:szCs w:val="32"/>
        </w:rPr>
        <w:t>停車行為分析</w:t>
      </w:r>
    </w:p>
    <w:p w14:paraId="56071EEA" w14:textId="7F7D3298" w:rsidR="005B5E52" w:rsidRDefault="005B5E52" w:rsidP="006A2F48">
      <w:pPr>
        <w:pStyle w:val="2"/>
        <w:ind w:right="240"/>
      </w:pPr>
      <w:r>
        <w:rPr>
          <w:rFonts w:hint="eastAsia"/>
        </w:rPr>
        <w:t>分析程式架構</w:t>
      </w:r>
    </w:p>
    <w:p w14:paraId="6A631ADE" w14:textId="3F6F3E15" w:rsidR="00161FC1" w:rsidRDefault="00161FC1" w:rsidP="006A2F48">
      <w:pPr>
        <w:ind w:left="240" w:right="240" w:firstLine="480"/>
        <w:rPr>
          <w:rFonts w:hint="eastAsia"/>
        </w:rPr>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rPr>
          <w:rFonts w:hint="eastAsia"/>
        </w:rPr>
      </w:pPr>
      <w:proofErr w:type="gramStart"/>
      <w:r>
        <w:rPr>
          <w:rFonts w:hint="eastAsia"/>
        </w:rPr>
        <w:t>每日在場車輛</w:t>
      </w:r>
      <w:proofErr w:type="gramEnd"/>
      <w:r>
        <w:rPr>
          <w:rFonts w:hint="eastAsia"/>
        </w:rPr>
        <w:t>變化與補正計算</w:t>
      </w:r>
    </w:p>
    <w:p w14:paraId="7EF2E51E" w14:textId="60830C15" w:rsidR="00161FC1" w:rsidRDefault="00161FC1" w:rsidP="006A2F48">
      <w:pPr>
        <w:ind w:left="240" w:right="240" w:firstLine="480"/>
        <w:rPr>
          <w:rFonts w:hint="eastAsia"/>
        </w:rPr>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輛</w:t>
      </w:r>
      <w:proofErr w:type="gramEnd"/>
      <w:r>
        <w:rPr>
          <w:rFonts w:hint="eastAsia"/>
        </w:rPr>
        <w:t>數」作為分析指標。</w:t>
      </w:r>
    </w:p>
    <w:p w14:paraId="60FECA5E" w14:textId="297D8E41" w:rsidR="00161FC1" w:rsidRDefault="00161FC1" w:rsidP="006A2F48">
      <w:pPr>
        <w:ind w:left="240" w:right="240" w:firstLine="480"/>
        <w:rPr>
          <w:rFonts w:hint="eastAsia"/>
        </w:rPr>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以此方式避免直接統計</w:t>
      </w:r>
      <w:proofErr w:type="gramStart"/>
      <w:r>
        <w:rPr>
          <w:rFonts w:hint="eastAsia"/>
        </w:rPr>
        <w:t>每秒在場車輛</w:t>
      </w:r>
      <w:proofErr w:type="gramEnd"/>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17DA5239" w:rsidR="00161FC1" w:rsidRDefault="00161FC1" w:rsidP="006A2F48">
      <w:pPr>
        <w:ind w:left="240" w:right="240" w:firstLine="480"/>
        <w:rPr>
          <w:rFonts w:hint="eastAsia"/>
        </w:rPr>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9E6838">
        <w:rPr>
          <w:rFonts w:hint="eastAsia"/>
        </w:rPr>
        <w:t>)</w:t>
      </w:r>
      <w:r w:rsidR="0048613A">
        <w:rPr>
          <w:rFonts w:hint="eastAsia"/>
        </w:rPr>
        <w:t>，</w:t>
      </w:r>
      <w:r>
        <w:rPr>
          <w:rFonts w:hint="eastAsia"/>
        </w:rPr>
        <w:t>模組整合了先前資料清洗所標記之異常資料紀錄，統計每日遭排除之筆數，並根據假設進行補正（例如估計其中有一定比例發生於尖峰時段）。最終輸出包含原始與補正後的最大在場車輛數，並配合可視化模組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rPr>
          <w:rFonts w:hint="eastAsia"/>
        </w:rPr>
      </w:pPr>
      <w:r>
        <w:rPr>
          <w:rFonts w:hint="eastAsia"/>
        </w:rPr>
        <w:t>停車週期性與時段行為分析</w:t>
      </w:r>
    </w:p>
    <w:p w14:paraId="294173AE" w14:textId="19198A5D" w:rsidR="00161FC1" w:rsidRDefault="00161FC1" w:rsidP="006A2F48">
      <w:pPr>
        <w:ind w:left="240" w:right="240" w:firstLine="480"/>
        <w:rPr>
          <w:rFonts w:hint="eastAsia"/>
        </w:rPr>
      </w:pPr>
      <w:r>
        <w:rPr>
          <w:rFonts w:hint="eastAsia"/>
        </w:rPr>
        <w:t>本模組針對時間面向進行資料分群與統計，包括：</w:t>
      </w:r>
    </w:p>
    <w:p w14:paraId="4140F8B1" w14:textId="1F29996F" w:rsidR="00161FC1" w:rsidRDefault="00161FC1" w:rsidP="006A2F48">
      <w:pPr>
        <w:pStyle w:val="a6"/>
        <w:numPr>
          <w:ilvl w:val="1"/>
          <w:numId w:val="6"/>
        </w:numPr>
        <w:spacing w:line="360" w:lineRule="auto"/>
        <w:ind w:right="240" w:firstLineChars="0"/>
        <w:rPr>
          <w:rFonts w:hint="eastAsia"/>
        </w:rPr>
      </w:pPr>
      <w:r>
        <w:rPr>
          <w:rFonts w:hint="eastAsia"/>
        </w:rPr>
        <w:t>不同星期幾的</w:t>
      </w:r>
      <w:proofErr w:type="gramStart"/>
      <w:r>
        <w:rPr>
          <w:rFonts w:hint="eastAsia"/>
        </w:rPr>
        <w:t>平均在場車輛</w:t>
      </w:r>
      <w:proofErr w:type="gramEnd"/>
      <w:r>
        <w:rPr>
          <w:rFonts w:hint="eastAsia"/>
        </w:rPr>
        <w:t>數（反映上班日與假日使用差異）</w:t>
      </w:r>
    </w:p>
    <w:p w14:paraId="08FD6E4F" w14:textId="3166F856" w:rsidR="00161FC1" w:rsidRDefault="00161FC1" w:rsidP="006A2F48">
      <w:pPr>
        <w:pStyle w:val="a6"/>
        <w:numPr>
          <w:ilvl w:val="1"/>
          <w:numId w:val="6"/>
        </w:numPr>
        <w:spacing w:line="360" w:lineRule="auto"/>
        <w:ind w:right="240" w:firstLineChars="0"/>
        <w:rPr>
          <w:rFonts w:hint="eastAsia"/>
        </w:rPr>
      </w:pPr>
      <w:r>
        <w:rPr>
          <w:rFonts w:hint="eastAsia"/>
        </w:rPr>
        <w:t>每日</w:t>
      </w:r>
      <w:r>
        <w:rPr>
          <w:rFonts w:hint="eastAsia"/>
        </w:rPr>
        <w:t xml:space="preserve"> 24 </w:t>
      </w:r>
      <w:r>
        <w:rPr>
          <w:rFonts w:hint="eastAsia"/>
        </w:rPr>
        <w:t>小時各時段之</w:t>
      </w:r>
      <w:proofErr w:type="gramStart"/>
      <w:r>
        <w:rPr>
          <w:rFonts w:hint="eastAsia"/>
        </w:rPr>
        <w:t>平均在場車輛</w:t>
      </w:r>
      <w:proofErr w:type="gramEnd"/>
      <w:r>
        <w:rPr>
          <w:rFonts w:hint="eastAsia"/>
        </w:rPr>
        <w:t>數（找出停車高峰與低谷時段）</w:t>
      </w:r>
    </w:p>
    <w:p w14:paraId="53D60292" w14:textId="5C6162D7" w:rsidR="00161FC1" w:rsidRDefault="00161FC1" w:rsidP="006A2F48">
      <w:pPr>
        <w:pStyle w:val="a6"/>
        <w:numPr>
          <w:ilvl w:val="1"/>
          <w:numId w:val="6"/>
        </w:numPr>
        <w:spacing w:line="360" w:lineRule="auto"/>
        <w:ind w:right="240" w:firstLineChars="0"/>
        <w:rPr>
          <w:rFonts w:hint="eastAsia"/>
        </w:rPr>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rPr>
          <w:rFonts w:hint="eastAsia"/>
        </w:rPr>
      </w:pPr>
      <w:r>
        <w:rPr>
          <w:rFonts w:hint="eastAsia"/>
        </w:rPr>
        <w:lastRenderedPageBreak/>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rPr>
          <w:rFonts w:hint="eastAsia"/>
        </w:rPr>
      </w:pPr>
      <w:r>
        <w:rPr>
          <w:rFonts w:hint="eastAsia"/>
        </w:rPr>
        <w:t>各票種停留時間分布分析</w:t>
      </w:r>
    </w:p>
    <w:p w14:paraId="664CBB63" w14:textId="4305FA72" w:rsidR="00161FC1" w:rsidRDefault="00161FC1" w:rsidP="006A2F48">
      <w:pPr>
        <w:ind w:left="240" w:right="240" w:firstLine="480"/>
        <w:rPr>
          <w:rFonts w:hint="eastAsia"/>
        </w:rPr>
      </w:pPr>
      <w:r>
        <w:rPr>
          <w:rFonts w:hint="eastAsia"/>
        </w:rPr>
        <w:t>為探索不同車輛類型使用者之行為特徵，本模組統計各類票種（如教職員長時、學生計次、廠商車輛等）之停留時間分布情形。</w:t>
      </w:r>
    </w:p>
    <w:p w14:paraId="0E3CEE1B" w14:textId="6CF9B79D" w:rsidR="00161FC1" w:rsidRDefault="00161FC1" w:rsidP="006A2F48">
      <w:pPr>
        <w:ind w:left="240" w:right="240" w:firstLine="480"/>
        <w:rPr>
          <w:rFonts w:hint="eastAsia"/>
        </w:rPr>
      </w:pPr>
      <w:r>
        <w:rPr>
          <w:rFonts w:hint="eastAsia"/>
        </w:rPr>
        <w:t>該程式首先根據資料欄位進行票種分類，再計算每筆資料之停留時間（出場時間減進場時間），接著繪製每類型之停留時間</w:t>
      </w:r>
      <w:proofErr w:type="gramStart"/>
      <w:r>
        <w:rPr>
          <w:rFonts w:hint="eastAsia"/>
        </w:rPr>
        <w:t>直方圖</w:t>
      </w:r>
      <w:proofErr w:type="gramEnd"/>
      <w:r>
        <w:rPr>
          <w:rFonts w:hint="eastAsia"/>
        </w:rPr>
        <w:t>，觀察是否存在特定票種長時間</w:t>
      </w:r>
      <w:proofErr w:type="gramStart"/>
      <w:r>
        <w:rPr>
          <w:rFonts w:hint="eastAsia"/>
        </w:rPr>
        <w:t>佔用車格之</w:t>
      </w:r>
      <w:proofErr w:type="gramEnd"/>
      <w:r>
        <w:rPr>
          <w:rFonts w:hint="eastAsia"/>
        </w:rPr>
        <w:t>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rPr>
          <w:rFonts w:hint="eastAsia"/>
        </w:rPr>
      </w:pPr>
      <w:r>
        <w:rPr>
          <w:rFonts w:hint="eastAsia"/>
        </w:rPr>
        <w:t>錯誤</w:t>
      </w:r>
      <w:proofErr w:type="gramStart"/>
      <w:r>
        <w:rPr>
          <w:rFonts w:hint="eastAsia"/>
        </w:rPr>
        <w:t>資料與票種</w:t>
      </w:r>
      <w:proofErr w:type="gramEnd"/>
      <w:r>
        <w:rPr>
          <w:rFonts w:hint="eastAsia"/>
        </w:rPr>
        <w:t>異常統計分析</w:t>
      </w:r>
    </w:p>
    <w:p w14:paraId="6D9E85DC" w14:textId="751E3302" w:rsidR="00161FC1" w:rsidRDefault="00161FC1" w:rsidP="006A2F48">
      <w:pPr>
        <w:ind w:left="240" w:right="240" w:firstLine="480"/>
        <w:rPr>
          <w:rFonts w:hint="eastAsia"/>
        </w:rPr>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rPr>
          <w:rFonts w:hint="eastAsia"/>
        </w:rPr>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5E8492E" w:rsidR="00C506E7" w:rsidRDefault="00C154DB" w:rsidP="00C506E7">
      <w:pPr>
        <w:pStyle w:val="2"/>
        <w:ind w:right="240"/>
      </w:pPr>
      <w:r>
        <w:rPr>
          <w:rFonts w:hint="eastAsia"/>
        </w:rPr>
        <w:t>不同時間尺度下的</w:t>
      </w:r>
      <w:r w:rsidR="0057753C">
        <w:rPr>
          <w:rFonts w:hint="eastAsia"/>
        </w:rPr>
        <w:t>最大</w:t>
      </w:r>
      <w:r>
        <w:rPr>
          <w:rFonts w:hint="eastAsia"/>
        </w:rPr>
        <w:t>停車</w:t>
      </w:r>
      <w:r w:rsidR="0057753C">
        <w:rPr>
          <w:rFonts w:hint="eastAsia"/>
        </w:rPr>
        <w:t>數量</w:t>
      </w:r>
      <w:r w:rsidR="006574B5">
        <w:rPr>
          <w:rFonts w:hint="eastAsia"/>
        </w:rPr>
        <w:t>統計</w:t>
      </w:r>
    </w:p>
    <w:p w14:paraId="4DFEBBAD" w14:textId="4594BC13" w:rsidR="00C506E7" w:rsidRDefault="00C506E7" w:rsidP="00C506E7">
      <w:pPr>
        <w:pStyle w:val="3"/>
        <w:ind w:left="240" w:right="240" w:firstLine="480"/>
      </w:pPr>
      <w:r>
        <w:rPr>
          <w:rFonts w:hint="eastAsia"/>
        </w:rPr>
        <w:t>周間上班時間平均停車數量</w:t>
      </w:r>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w:t>
      </w:r>
      <w:proofErr w:type="gramEnd"/>
      <w:r>
        <w:rPr>
          <w:rFonts w:hint="eastAsia"/>
        </w:rPr>
        <w:t>輛，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w:t>
      </w:r>
      <w:proofErr w:type="gramEnd"/>
      <w:r>
        <w:rPr>
          <w:rFonts w:hint="eastAsia"/>
        </w:rPr>
        <w:t>與</w:t>
      </w:r>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w:t>
      </w:r>
      <w:r>
        <w:rPr>
          <w:rFonts w:hint="eastAsia"/>
        </w:rPr>
        <w:lastRenderedPageBreak/>
        <w:t>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r>
        <w:rPr>
          <w:rFonts w:hint="eastAsia"/>
        </w:rPr>
        <w:t>周間平均停車數量</w:t>
      </w:r>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w:t>
      </w:r>
      <w:proofErr w:type="gramEnd"/>
      <w:r>
        <w:rPr>
          <w:rFonts w:hint="eastAsia"/>
        </w:rPr>
        <w:t>據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w:t>
      </w:r>
      <w:proofErr w:type="gramEnd"/>
      <w:r>
        <w:rPr>
          <w:rFonts w:hint="eastAsia"/>
        </w:rPr>
        <w:t>高，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w:t>
      </w:r>
      <w:r>
        <w:rPr>
          <w:rFonts w:hint="eastAsia"/>
        </w:rPr>
        <w:lastRenderedPageBreak/>
        <w:t>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r>
        <w:rPr>
          <w:rFonts w:hint="eastAsia"/>
        </w:rPr>
        <w:t>分月</w:t>
      </w:r>
      <w:proofErr w:type="gramStart"/>
      <w:r>
        <w:rPr>
          <w:rFonts w:hint="eastAsia"/>
        </w:rPr>
        <w:t>平均在場車輛</w:t>
      </w:r>
      <w:proofErr w:type="gramEnd"/>
      <w:r>
        <w:rPr>
          <w:rFonts w:hint="eastAsia"/>
        </w:rPr>
        <w:t>數</w:t>
      </w:r>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w:t>
      </w:r>
      <w:proofErr w:type="gramEnd"/>
      <w:r>
        <w:rPr>
          <w:rFonts w:hint="eastAsia"/>
        </w:rPr>
        <w:t>輛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w:t>
      </w:r>
      <w:proofErr w:type="gramEnd"/>
      <w:r>
        <w:rPr>
          <w:rFonts w:hint="eastAsia"/>
        </w:rPr>
        <w:t>車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r>
        <w:rPr>
          <w:rFonts w:hint="eastAsia"/>
        </w:rPr>
        <w:t>24</w:t>
      </w:r>
      <w:r>
        <w:rPr>
          <w:rFonts w:hint="eastAsia"/>
        </w:rPr>
        <w:t>小時各時段平均停車數量</w:t>
      </w:r>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rPr>
          <w:rFonts w:hint="eastAsia"/>
        </w:rP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r>
        <w:rPr>
          <w:rFonts w:hint="eastAsia"/>
        </w:rPr>
        <w:lastRenderedPageBreak/>
        <w:t>實際停放量與車位容量比較</w:t>
      </w:r>
    </w:p>
    <w:p w14:paraId="4BA5834C" w14:textId="3504CBA4" w:rsidR="002B0ED9" w:rsidRDefault="002B0ED9" w:rsidP="002B0ED9">
      <w:pPr>
        <w:ind w:left="240" w:right="240" w:firstLine="480"/>
        <w:rPr>
          <w:rFonts w:hint="eastAsia"/>
        </w:rPr>
      </w:pPr>
      <w:r>
        <w:rPr>
          <w:rFonts w:hint="eastAsia"/>
        </w:rPr>
        <w:t>本</w:t>
      </w:r>
      <w:r>
        <w:rPr>
          <w:rFonts w:hint="eastAsia"/>
        </w:rPr>
        <w:t>小節</w:t>
      </w:r>
      <w:r>
        <w:rPr>
          <w:rFonts w:hint="eastAsia"/>
        </w:rPr>
        <w:t>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rPr>
          <w:rFonts w:hint="eastAsia"/>
        </w:rPr>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w:t>
      </w:r>
      <w:proofErr w:type="gramEnd"/>
      <w:r>
        <w:rPr>
          <w:rFonts w:hint="eastAsia"/>
        </w:rPr>
        <w:t>度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rPr>
          <w:rFonts w:hint="eastAsia"/>
        </w:rPr>
      </w:pPr>
    </w:p>
    <w:p w14:paraId="3BB0AB35" w14:textId="6BB4A43B" w:rsidR="00E82777" w:rsidRDefault="00E82777" w:rsidP="000A3055">
      <w:pPr>
        <w:ind w:leftChars="0" w:left="0" w:right="240" w:firstLineChars="0" w:firstLine="0"/>
      </w:pPr>
      <w:r>
        <w:rPr>
          <w:noProof/>
        </w:rPr>
        <w:lastRenderedPageBreak/>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rPr>
          <w:rFonts w:hint="eastAsia"/>
        </w:rP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rPr>
          <w:rFonts w:hint="eastAsia"/>
        </w:rPr>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lastRenderedPageBreak/>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lastRenderedPageBreak/>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r>
        <w:rPr>
          <w:rFonts w:hint="eastAsia"/>
        </w:rPr>
        <w:lastRenderedPageBreak/>
        <w:t>停車行為</w:t>
      </w:r>
      <w:r w:rsidR="0013480F">
        <w:rPr>
          <w:rFonts w:hint="eastAsia"/>
        </w:rPr>
        <w:t>分時</w:t>
      </w:r>
      <w:r w:rsidR="00956565">
        <w:rPr>
          <w:rFonts w:hint="eastAsia"/>
        </w:rPr>
        <w:t>分析</w:t>
      </w:r>
    </w:p>
    <w:p w14:paraId="7508D225" w14:textId="2897CC59" w:rsidR="00775573" w:rsidRDefault="00775573" w:rsidP="00775573">
      <w:pPr>
        <w:ind w:left="240" w:right="240" w:firstLine="480"/>
        <w:rPr>
          <w:rFonts w:hint="eastAsia"/>
        </w:rPr>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形</w:t>
      </w:r>
      <w:proofErr w:type="gramEnd"/>
      <w:r>
        <w:rPr>
          <w:rFonts w:hint="eastAsia"/>
        </w:rPr>
        <w:t>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rPr>
          <w:rFonts w:hint="eastAsia"/>
        </w:rPr>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w:t>
      </w:r>
      <w:proofErr w:type="gramStart"/>
      <w:r>
        <w:rPr>
          <w:rFonts w:hint="eastAsia"/>
        </w:rPr>
        <w:t>個</w:t>
      </w:r>
      <w:proofErr w:type="gramEnd"/>
      <w:r>
        <w:rPr>
          <w:rFonts w:hint="eastAsia"/>
        </w:rPr>
        <w:t>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rPr>
          <w:rFonts w:hint="eastAsia"/>
        </w:rPr>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rPr>
          <w:rFonts w:hint="eastAsia"/>
        </w:rPr>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rPr>
          <w:rFonts w:hint="eastAsia"/>
        </w:rPr>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rPr>
          <w:rFonts w:hint="eastAsia"/>
        </w:rPr>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w:t>
      </w:r>
      <w:r>
        <w:rPr>
          <w:rFonts w:hint="eastAsia"/>
        </w:rPr>
        <w:lastRenderedPageBreak/>
        <w:t>這樣的穩定性反映出光復校區使用者行為的規律性與制度成熟度。</w:t>
      </w:r>
    </w:p>
    <w:p w14:paraId="68B6995D" w14:textId="3DA38DA4" w:rsidR="00775573" w:rsidRDefault="00775573" w:rsidP="00775573">
      <w:pPr>
        <w:ind w:left="240" w:right="240" w:firstLine="480"/>
        <w:rPr>
          <w:rFonts w:hint="eastAsia"/>
        </w:rPr>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w:t>
      </w:r>
      <w:proofErr w:type="gramStart"/>
      <w:r>
        <w:rPr>
          <w:rFonts w:hint="eastAsia"/>
        </w:rPr>
        <w:t>佔</w:t>
      </w:r>
      <w:proofErr w:type="gramEnd"/>
      <w:r>
        <w:rPr>
          <w:rFonts w:hint="eastAsia"/>
        </w:rPr>
        <w:t>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rPr>
          <w:rFonts w:hint="eastAsia"/>
        </w:rPr>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rPr>
          <w:rFonts w:hint="eastAsia"/>
        </w:rPr>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rPr>
          <w:rFonts w:hint="eastAsia"/>
        </w:rPr>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rPr>
          <w:rFonts w:hint="eastAsia"/>
        </w:rPr>
      </w:pPr>
      <w:r>
        <w:rPr>
          <w:rFonts w:hint="eastAsia"/>
        </w:rPr>
        <w:t>分流尖峰進場車流，減緩早晨時段的壅塞</w:t>
      </w:r>
    </w:p>
    <w:p w14:paraId="4456EC09" w14:textId="3DAEA641" w:rsidR="00DE7B3D" w:rsidRPr="00DE7B3D" w:rsidRDefault="00775573" w:rsidP="00775573">
      <w:pPr>
        <w:ind w:left="240" w:right="240" w:firstLineChars="0" w:firstLine="240"/>
        <w:rPr>
          <w:rFonts w:hint="eastAsia"/>
        </w:rPr>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w:t>
      </w:r>
      <w:r w:rsidR="007A18BF">
        <w:rPr>
          <w:rFonts w:hint="eastAsia"/>
        </w:rPr>
        <w:t>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r>
        <w:rPr>
          <w:rFonts w:hint="eastAsia"/>
        </w:rPr>
        <w:t>票種使用行為差異分析</w:t>
      </w:r>
    </w:p>
    <w:p w14:paraId="75C6FE78" w14:textId="62B0CD52" w:rsidR="00E635BB" w:rsidRDefault="00E635BB" w:rsidP="00292450">
      <w:pPr>
        <w:ind w:left="240" w:right="240" w:firstLine="480"/>
        <w:rPr>
          <w:rFonts w:hint="eastAsia"/>
        </w:rPr>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間</w:t>
      </w:r>
      <w:proofErr w:type="gramEnd"/>
      <w:r>
        <w:rPr>
          <w:rFonts w:hint="eastAsia"/>
        </w:rPr>
        <w:t>之分布區間</w:t>
      </w:r>
      <w:r w:rsidR="00292450">
        <w:rPr>
          <w:rFonts w:hint="eastAsia"/>
        </w:rPr>
        <w:t>，</w:t>
      </w:r>
      <w:r>
        <w:rPr>
          <w:rFonts w:hint="eastAsia"/>
        </w:rPr>
        <w:t>針對每</w:t>
      </w:r>
      <w:proofErr w:type="gramStart"/>
      <w:r>
        <w:rPr>
          <w:rFonts w:hint="eastAsia"/>
        </w:rPr>
        <w:t>個</w:t>
      </w:r>
      <w:proofErr w:type="gramEnd"/>
      <w:r>
        <w:rPr>
          <w:rFonts w:hint="eastAsia"/>
        </w:rPr>
        <w:t>票種繪製</w:t>
      </w:r>
      <w:proofErr w:type="gramStart"/>
      <w:r>
        <w:rPr>
          <w:rFonts w:hint="eastAsia"/>
        </w:rPr>
        <w:t>直方圖</w:t>
      </w:r>
      <w:proofErr w:type="gramEnd"/>
      <w:r>
        <w:rPr>
          <w:rFonts w:hint="eastAsia"/>
        </w:rPr>
        <w:t>，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rPr>
          <w:rFonts w:hint="eastAsia"/>
        </w:rPr>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rPr>
          <w:rFonts w:hint="eastAsia"/>
        </w:rPr>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rPr>
          <w:rFonts w:hint="eastAsia"/>
        </w:rPr>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rPr>
          <w:rFonts w:hint="eastAsia"/>
        </w:rPr>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rPr>
          <w:rFonts w:hint="eastAsia"/>
        </w:rPr>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有</w:t>
      </w:r>
      <w:proofErr w:type="gramEnd"/>
      <w:r>
        <w:rPr>
          <w:rFonts w:hint="eastAsia"/>
        </w:rPr>
        <w:t>拖長，</w:t>
      </w:r>
      <w:r>
        <w:rPr>
          <w:rFonts w:hint="eastAsia"/>
        </w:rPr>
        <w:lastRenderedPageBreak/>
        <w:t>顯示有部分學生車輛可能留宿或長時間</w:t>
      </w:r>
      <w:proofErr w:type="gramStart"/>
      <w:r>
        <w:rPr>
          <w:rFonts w:hint="eastAsia"/>
        </w:rPr>
        <w:t>佔用車格</w:t>
      </w:r>
      <w:proofErr w:type="gramEnd"/>
      <w:r>
        <w:rPr>
          <w:rFonts w:hint="eastAsia"/>
        </w:rPr>
        <w:t>，值得未來納入夜間停車管理機制考量。</w:t>
      </w:r>
    </w:p>
    <w:p w14:paraId="253A881C" w14:textId="77777777" w:rsidR="00E635BB" w:rsidRDefault="00E635BB" w:rsidP="00E635BB">
      <w:pPr>
        <w:ind w:left="240" w:right="240" w:firstLine="480"/>
        <w:rPr>
          <w:rFonts w:hint="eastAsia"/>
        </w:rPr>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rPr>
          <w:rFonts w:hint="eastAsia"/>
        </w:rPr>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rPr>
          <w:rFonts w:hint="eastAsia"/>
        </w:rPr>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rPr>
          <w:rFonts w:hint="eastAsia"/>
        </w:rPr>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rPr>
          <w:rFonts w:hint="eastAsia"/>
        </w:rPr>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rPr>
          <w:rFonts w:hint="eastAsia"/>
        </w:rPr>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rPr>
          <w:rFonts w:hint="eastAsia"/>
        </w:rPr>
      </w:pPr>
      <w:r>
        <w:rPr>
          <w:rFonts w:hint="eastAsia"/>
        </w:rPr>
        <w:t>（</w:t>
      </w:r>
      <w:r>
        <w:rPr>
          <w:rFonts w:hint="eastAsia"/>
        </w:rPr>
        <w:t>6</w:t>
      </w:r>
      <w:r>
        <w:rPr>
          <w:rFonts w:hint="eastAsia"/>
        </w:rPr>
        <w:t>）廠商車輛、施工車與特殊入校類型</w:t>
      </w:r>
    </w:p>
    <w:p w14:paraId="31F6BAE7" w14:textId="2BA76A29" w:rsidR="00E635BB" w:rsidRDefault="007E5536" w:rsidP="00E635BB">
      <w:pPr>
        <w:ind w:left="240" w:right="240" w:firstLine="480"/>
        <w:rPr>
          <w:rFonts w:hint="eastAsia"/>
        </w:rPr>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rPr>
          <w:rFonts w:hint="eastAsia"/>
        </w:rPr>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rPr>
          <w:rFonts w:hint="eastAsia"/>
        </w:rPr>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bookmarkStart w:id="50" w:name="_GoBack"/>
      <w:bookmarkEnd w:id="50"/>
      <w:r>
        <w:rPr>
          <w:rFonts w:hint="eastAsia"/>
        </w:rPr>
        <w:t>。</w:t>
      </w:r>
    </w:p>
    <w:p w14:paraId="7D936786" w14:textId="77777777" w:rsidR="000D7D0E" w:rsidRPr="00775573" w:rsidRDefault="000D7D0E" w:rsidP="00037346">
      <w:pPr>
        <w:ind w:leftChars="0" w:left="0" w:right="240" w:firstLineChars="0" w:firstLine="0"/>
        <w:rPr>
          <w:rFonts w:hint="eastAsia"/>
        </w:rPr>
      </w:pPr>
    </w:p>
    <w:p w14:paraId="42665279" w14:textId="3EA7F104" w:rsidR="00F90ACF" w:rsidRDefault="00242DF4" w:rsidP="007B5C8F">
      <w:pPr>
        <w:ind w:leftChars="0" w:left="0" w:right="240" w:firstLineChars="0" w:firstLine="0"/>
      </w:pPr>
      <w:r w:rsidRPr="00242DF4">
        <w:rPr>
          <w:noProof/>
        </w:rPr>
        <w:lastRenderedPageBreak/>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lastRenderedPageBreak/>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w:t>
      </w:r>
      <w:r w:rsidR="004C30A8">
        <w:t>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lastRenderedPageBreak/>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w:t>
      </w:r>
      <w:r w:rsidR="004C30A8">
        <w:t>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lastRenderedPageBreak/>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w:t>
      </w:r>
      <w:r w:rsidR="004C30A8">
        <w:t>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lastRenderedPageBreak/>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w:t>
      </w:r>
      <w:r w:rsidR="004C30A8">
        <w:t>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lastRenderedPageBreak/>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w:t>
      </w:r>
      <w:r w:rsidR="004C30A8">
        <w:t>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lastRenderedPageBreak/>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w:t>
      </w:r>
      <w:r w:rsidR="004C30A8">
        <w:t>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lastRenderedPageBreak/>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w:t>
      </w:r>
      <w:r w:rsidR="004C30A8">
        <w:t>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lastRenderedPageBreak/>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w:t>
      </w:r>
      <w:r w:rsidR="004C30A8">
        <w:t>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lastRenderedPageBreak/>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w:t>
      </w:r>
      <w:r w:rsidR="004C30A8">
        <w:t>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lastRenderedPageBreak/>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w:t>
      </w:r>
      <w:r w:rsidR="004C30A8">
        <w:t>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lastRenderedPageBreak/>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w:t>
      </w:r>
      <w:r w:rsidR="004C30A8">
        <w:t>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lastRenderedPageBreak/>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w:t>
      </w:r>
      <w:r w:rsidR="004C30A8">
        <w:t>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lastRenderedPageBreak/>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w:t>
      </w:r>
      <w:r w:rsidR="004C30A8">
        <w:t>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F6AF98A" w14:textId="05F4060B" w:rsidR="007B5C8F" w:rsidRDefault="007B5C8F" w:rsidP="007B5C8F">
      <w:pPr>
        <w:ind w:leftChars="0" w:left="0" w:right="240" w:firstLineChars="0" w:firstLine="0"/>
      </w:pPr>
    </w:p>
    <w:p w14:paraId="7D987E7A" w14:textId="5E390E25" w:rsidR="007B5C8F" w:rsidRDefault="007B5C8F" w:rsidP="007B5C8F">
      <w:pPr>
        <w:ind w:leftChars="0" w:left="0" w:right="240" w:firstLineChars="0" w:firstLine="0"/>
      </w:pPr>
    </w:p>
    <w:p w14:paraId="4DE09D26" w14:textId="3CF99060" w:rsidR="007B5C8F" w:rsidRDefault="007B5C8F" w:rsidP="007B5C8F">
      <w:pPr>
        <w:ind w:leftChars="0" w:left="0" w:right="240" w:firstLineChars="0" w:firstLine="0"/>
      </w:pPr>
    </w:p>
    <w:p w14:paraId="4D2476FC" w14:textId="0AF57FA9" w:rsidR="007B5C8F" w:rsidRDefault="007B5C8F" w:rsidP="007B5C8F">
      <w:pPr>
        <w:ind w:leftChars="0" w:left="0" w:right="240" w:firstLineChars="0" w:firstLine="0"/>
      </w:pPr>
    </w:p>
    <w:p w14:paraId="072F2F45" w14:textId="3835185F" w:rsidR="007B5C8F" w:rsidRDefault="007B5C8F" w:rsidP="007B5C8F">
      <w:pPr>
        <w:ind w:leftChars="0" w:left="0" w:right="240" w:firstLineChars="0" w:firstLine="0"/>
      </w:pPr>
    </w:p>
    <w:p w14:paraId="67F4D817" w14:textId="3712D38E" w:rsidR="007B5C8F" w:rsidRDefault="007B5C8F" w:rsidP="007B5C8F">
      <w:pPr>
        <w:ind w:leftChars="0" w:left="0" w:right="240" w:firstLineChars="0" w:firstLine="0"/>
      </w:pPr>
    </w:p>
    <w:p w14:paraId="684AC952" w14:textId="181A4DB8" w:rsidR="007B5C8F" w:rsidRDefault="007B5C8F" w:rsidP="007B5C8F">
      <w:pPr>
        <w:ind w:leftChars="0" w:left="0" w:right="240" w:firstLineChars="0" w:firstLine="0"/>
      </w:pPr>
    </w:p>
    <w:p w14:paraId="44245A25" w14:textId="41A3102A" w:rsidR="007B5C8F" w:rsidRDefault="007B5C8F" w:rsidP="007B5C8F">
      <w:pPr>
        <w:ind w:leftChars="0" w:left="0" w:right="240" w:firstLineChars="0" w:firstLine="0"/>
      </w:pPr>
    </w:p>
    <w:p w14:paraId="27AFE31E" w14:textId="21A8B0CB" w:rsidR="007B5C8F" w:rsidRDefault="007B5C8F" w:rsidP="007B5C8F">
      <w:pPr>
        <w:ind w:leftChars="0" w:left="0" w:right="240" w:firstLineChars="0" w:firstLine="0"/>
      </w:pPr>
    </w:p>
    <w:p w14:paraId="5F932CBE" w14:textId="2C285C6D" w:rsidR="007B5C8F" w:rsidRDefault="007B5C8F" w:rsidP="007B5C8F">
      <w:pPr>
        <w:ind w:leftChars="0" w:left="0" w:right="240" w:firstLineChars="0" w:firstLine="0"/>
      </w:pPr>
    </w:p>
    <w:p w14:paraId="236E8E8D" w14:textId="635F7F9A" w:rsidR="007B5C8F" w:rsidRDefault="007B5C8F" w:rsidP="007B5C8F">
      <w:pPr>
        <w:ind w:leftChars="0" w:left="0" w:right="240" w:firstLineChars="0" w:firstLine="0"/>
      </w:pPr>
    </w:p>
    <w:p w14:paraId="61AF229E" w14:textId="16CFE1EA" w:rsidR="007B5C8F" w:rsidRDefault="007B5C8F" w:rsidP="007B5C8F">
      <w:pPr>
        <w:ind w:leftChars="0" w:left="0" w:right="240" w:firstLineChars="0" w:firstLine="0"/>
      </w:pPr>
    </w:p>
    <w:p w14:paraId="401A91AB" w14:textId="565327C9" w:rsidR="007B5C8F" w:rsidRDefault="007B5C8F" w:rsidP="007B5C8F">
      <w:pPr>
        <w:ind w:leftChars="0" w:left="0" w:right="240" w:firstLineChars="0" w:firstLine="0"/>
      </w:pPr>
    </w:p>
    <w:p w14:paraId="4F2A1B9E" w14:textId="77777777" w:rsidR="007B5C8F" w:rsidRDefault="007B5C8F" w:rsidP="007B5C8F">
      <w:pPr>
        <w:ind w:leftChars="0" w:left="0" w:right="240" w:firstLineChars="0" w:firstLine="0"/>
      </w:pPr>
    </w:p>
    <w:p w14:paraId="08285425" w14:textId="4CBCE1F9" w:rsidR="00F90ACF" w:rsidRDefault="00F90ACF" w:rsidP="00F90ACF">
      <w:pPr>
        <w:ind w:left="240" w:right="240" w:firstLine="480"/>
      </w:pPr>
    </w:p>
    <w:p w14:paraId="0535DBC3" w14:textId="2D964719" w:rsidR="00F90ACF" w:rsidRDefault="00F90ACF" w:rsidP="00F90ACF">
      <w:pPr>
        <w:ind w:left="240" w:right="240" w:firstLine="480"/>
      </w:pPr>
    </w:p>
    <w:p w14:paraId="793259F4" w14:textId="1BB1EE9D" w:rsidR="009401EA" w:rsidRDefault="009401EA" w:rsidP="00F90ACF">
      <w:pPr>
        <w:ind w:left="240" w:right="240" w:firstLine="480"/>
      </w:pPr>
    </w:p>
    <w:p w14:paraId="141BB203" w14:textId="3E8D4A37" w:rsidR="009401EA" w:rsidRDefault="009401EA" w:rsidP="00F90ACF">
      <w:pPr>
        <w:ind w:left="240" w:right="240" w:firstLine="480"/>
      </w:pPr>
    </w:p>
    <w:p w14:paraId="4D64F207" w14:textId="2567979E" w:rsidR="009401EA" w:rsidRDefault="009401EA" w:rsidP="00F90ACF">
      <w:pPr>
        <w:ind w:left="240" w:right="240" w:firstLine="480"/>
      </w:pPr>
    </w:p>
    <w:p w14:paraId="123042C5" w14:textId="74FD4084" w:rsidR="009401EA" w:rsidRDefault="009401EA" w:rsidP="00F90ACF">
      <w:pPr>
        <w:ind w:left="240" w:right="240" w:firstLine="480"/>
      </w:pPr>
    </w:p>
    <w:p w14:paraId="32A0F4AD" w14:textId="63D759E7" w:rsidR="00C506E7" w:rsidRDefault="00C506E7" w:rsidP="00F90ACF">
      <w:pPr>
        <w:ind w:left="240" w:right="240" w:firstLine="480"/>
      </w:pPr>
    </w:p>
    <w:p w14:paraId="57A0D094" w14:textId="3062C5BB" w:rsidR="00C506E7" w:rsidRDefault="00C506E7" w:rsidP="00F90ACF">
      <w:pPr>
        <w:ind w:left="240" w:right="240" w:firstLine="480"/>
      </w:pPr>
    </w:p>
    <w:p w14:paraId="58486EE6" w14:textId="10704A67" w:rsidR="00C506E7" w:rsidRDefault="00C506E7" w:rsidP="00F90ACF">
      <w:pPr>
        <w:ind w:left="240" w:right="240" w:firstLine="480"/>
      </w:pPr>
    </w:p>
    <w:p w14:paraId="3EE3021F" w14:textId="3726A492" w:rsidR="00C506E7" w:rsidRDefault="00C506E7" w:rsidP="00F90ACF">
      <w:pPr>
        <w:ind w:left="240" w:right="240" w:firstLine="480"/>
      </w:pPr>
    </w:p>
    <w:p w14:paraId="60845000" w14:textId="0C1DAC0C" w:rsidR="00C506E7" w:rsidRDefault="00C506E7" w:rsidP="00F90ACF">
      <w:pPr>
        <w:ind w:left="240" w:right="240" w:firstLine="480"/>
      </w:pPr>
    </w:p>
    <w:p w14:paraId="3A552304" w14:textId="77777777" w:rsidR="00C506E7" w:rsidRPr="009401EA" w:rsidRDefault="00C506E7" w:rsidP="00C21DF5">
      <w:pPr>
        <w:ind w:leftChars="0" w:left="0" w:right="240" w:firstLineChars="0" w:firstLine="0"/>
        <w:rPr>
          <w:rFonts w:hint="eastAsia"/>
        </w:rPr>
      </w:pPr>
    </w:p>
    <w:p w14:paraId="6F814F6C" w14:textId="401B5D29" w:rsidR="00A9377E" w:rsidRPr="000D7672" w:rsidRDefault="00A9377E" w:rsidP="00A9377E">
      <w:pPr>
        <w:pStyle w:val="1"/>
        <w:ind w:left="240" w:right="240" w:firstLine="641"/>
        <w:rPr>
          <w:szCs w:val="32"/>
        </w:rPr>
      </w:pPr>
      <w:bookmarkStart w:id="51" w:name="_Toc143211473"/>
      <w:r w:rsidRPr="000D7672">
        <w:rPr>
          <w:rFonts w:hint="eastAsia"/>
          <w:szCs w:val="32"/>
        </w:rPr>
        <w:lastRenderedPageBreak/>
        <w:t>第五章　結論與未來展望</w:t>
      </w:r>
      <w:bookmarkEnd w:id="51"/>
    </w:p>
    <w:p w14:paraId="66D8BF08" w14:textId="6A6B325D" w:rsidR="009A07DE" w:rsidRDefault="009A07DE" w:rsidP="009A07DE">
      <w:pPr>
        <w:pStyle w:val="2"/>
        <w:ind w:right="240"/>
      </w:pPr>
      <w:bookmarkStart w:id="52" w:name="_Toc143211474"/>
      <w:r w:rsidRPr="001D337F">
        <w:rPr>
          <w:rFonts w:hint="eastAsia"/>
        </w:rPr>
        <w:t>結論</w:t>
      </w:r>
      <w:bookmarkEnd w:id="52"/>
    </w:p>
    <w:p w14:paraId="2D77FF77" w14:textId="77777777" w:rsidR="00C21DF5" w:rsidRPr="00C21DF5" w:rsidRDefault="00C21DF5" w:rsidP="00C21DF5">
      <w:pPr>
        <w:ind w:left="240" w:right="240" w:firstLine="480"/>
        <w:rPr>
          <w:rFonts w:hint="eastAsia"/>
        </w:rPr>
      </w:pPr>
    </w:p>
    <w:p w14:paraId="0500C5C2" w14:textId="6F903E5C" w:rsidR="009A07DE" w:rsidRDefault="009A07DE" w:rsidP="009A07DE">
      <w:pPr>
        <w:pStyle w:val="2"/>
        <w:ind w:right="240"/>
      </w:pPr>
      <w:bookmarkStart w:id="53" w:name="_Toc143211475"/>
      <w:r w:rsidRPr="001D337F">
        <w:rPr>
          <w:rFonts w:hint="eastAsia"/>
        </w:rPr>
        <w:t>未來展望</w:t>
      </w:r>
      <w:bookmarkEnd w:id="53"/>
    </w:p>
    <w:p w14:paraId="0BB5503A" w14:textId="77777777" w:rsidR="00C21DF5" w:rsidRPr="00C21DF5" w:rsidRDefault="00C21DF5" w:rsidP="00C21DF5">
      <w:pPr>
        <w:ind w:left="240" w:right="240" w:firstLine="480"/>
        <w:rPr>
          <w:rFonts w:hint="eastAsia"/>
        </w:rPr>
      </w:pPr>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4" w:name="_Toc143211476"/>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5" w:name="_Toc143211478"/>
      <w:r w:rsidRPr="001D337F">
        <w:rPr>
          <w:rFonts w:hint="eastAsia"/>
          <w:b/>
          <w:sz w:val="32"/>
          <w:szCs w:val="32"/>
        </w:rPr>
        <w:lastRenderedPageBreak/>
        <w:t>參考文獻</w:t>
      </w:r>
      <w:bookmarkEnd w:id="55"/>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5"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1A605" w14:textId="77777777" w:rsidR="00EA3357" w:rsidRDefault="00EA3357" w:rsidP="00447340">
      <w:pPr>
        <w:spacing w:line="240" w:lineRule="auto"/>
        <w:ind w:left="240" w:right="240" w:firstLine="480"/>
      </w:pPr>
      <w:r>
        <w:separator/>
      </w:r>
    </w:p>
  </w:endnote>
  <w:endnote w:type="continuationSeparator" w:id="0">
    <w:p w14:paraId="7A14C9D5" w14:textId="77777777" w:rsidR="00EA3357" w:rsidRDefault="00EA3357"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496FDD" w:rsidRDefault="00496FDD">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496FDD" w:rsidRDefault="00496FDD">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496FDD" w:rsidRDefault="00496FDD">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496FDD" w:rsidRDefault="00496FDD">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FD1087" w14:textId="77777777" w:rsidR="00EA3357" w:rsidRDefault="00EA3357" w:rsidP="00447340">
      <w:pPr>
        <w:spacing w:line="240" w:lineRule="auto"/>
        <w:ind w:left="240" w:right="240" w:firstLine="480"/>
      </w:pPr>
      <w:r>
        <w:separator/>
      </w:r>
    </w:p>
  </w:footnote>
  <w:footnote w:type="continuationSeparator" w:id="0">
    <w:p w14:paraId="27E62CB3" w14:textId="77777777" w:rsidR="00EA3357" w:rsidRDefault="00EA3357"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496FDD" w:rsidRDefault="00496FDD">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496FDD" w:rsidRDefault="00496FDD">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496FDD" w:rsidRDefault="00496FDD"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496FDD" w:rsidRDefault="00496FDD">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496FDD" w:rsidRDefault="00496FDD">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496FDD" w:rsidRDefault="00496FDD"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FEF"/>
    <w:rsid w:val="000014B6"/>
    <w:rsid w:val="000014D8"/>
    <w:rsid w:val="00001706"/>
    <w:rsid w:val="00002103"/>
    <w:rsid w:val="0000247B"/>
    <w:rsid w:val="0000331F"/>
    <w:rsid w:val="00003752"/>
    <w:rsid w:val="00004B2F"/>
    <w:rsid w:val="000052EB"/>
    <w:rsid w:val="000105FE"/>
    <w:rsid w:val="00010EF9"/>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009"/>
    <w:rsid w:val="00064F7E"/>
    <w:rsid w:val="000656C0"/>
    <w:rsid w:val="00065744"/>
    <w:rsid w:val="00066314"/>
    <w:rsid w:val="00067ACE"/>
    <w:rsid w:val="00067B49"/>
    <w:rsid w:val="00070E4D"/>
    <w:rsid w:val="00073274"/>
    <w:rsid w:val="00073814"/>
    <w:rsid w:val="0007493F"/>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C88"/>
    <w:rsid w:val="00096EDD"/>
    <w:rsid w:val="000A139B"/>
    <w:rsid w:val="000A1A75"/>
    <w:rsid w:val="000A28D6"/>
    <w:rsid w:val="000A2BDF"/>
    <w:rsid w:val="000A3055"/>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642"/>
    <w:rsid w:val="000D3645"/>
    <w:rsid w:val="000D4016"/>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32A"/>
    <w:rsid w:val="00101212"/>
    <w:rsid w:val="0010141B"/>
    <w:rsid w:val="00102457"/>
    <w:rsid w:val="00102C71"/>
    <w:rsid w:val="00102E45"/>
    <w:rsid w:val="001047C9"/>
    <w:rsid w:val="00105668"/>
    <w:rsid w:val="00105C67"/>
    <w:rsid w:val="001063F0"/>
    <w:rsid w:val="00106662"/>
    <w:rsid w:val="00106C71"/>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4347"/>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574"/>
    <w:rsid w:val="001F2AE2"/>
    <w:rsid w:val="001F4103"/>
    <w:rsid w:val="001F5212"/>
    <w:rsid w:val="001F6906"/>
    <w:rsid w:val="00200B94"/>
    <w:rsid w:val="00200EEC"/>
    <w:rsid w:val="002011DD"/>
    <w:rsid w:val="00201CB5"/>
    <w:rsid w:val="002024F1"/>
    <w:rsid w:val="0020251F"/>
    <w:rsid w:val="00204580"/>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80D"/>
    <w:rsid w:val="002771C1"/>
    <w:rsid w:val="00277C49"/>
    <w:rsid w:val="002815C9"/>
    <w:rsid w:val="00281692"/>
    <w:rsid w:val="00281792"/>
    <w:rsid w:val="0028268D"/>
    <w:rsid w:val="0028277D"/>
    <w:rsid w:val="00284B09"/>
    <w:rsid w:val="00284B70"/>
    <w:rsid w:val="00284D5B"/>
    <w:rsid w:val="00285A8A"/>
    <w:rsid w:val="0028730C"/>
    <w:rsid w:val="00287E22"/>
    <w:rsid w:val="00290CFB"/>
    <w:rsid w:val="00292450"/>
    <w:rsid w:val="00293598"/>
    <w:rsid w:val="00293DF1"/>
    <w:rsid w:val="00294530"/>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62E"/>
    <w:rsid w:val="00332AE2"/>
    <w:rsid w:val="00333D3B"/>
    <w:rsid w:val="00335028"/>
    <w:rsid w:val="00335490"/>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AFA"/>
    <w:rsid w:val="00364D48"/>
    <w:rsid w:val="00365E56"/>
    <w:rsid w:val="003667BA"/>
    <w:rsid w:val="00367B12"/>
    <w:rsid w:val="00370567"/>
    <w:rsid w:val="003713E4"/>
    <w:rsid w:val="00371569"/>
    <w:rsid w:val="00371694"/>
    <w:rsid w:val="00373325"/>
    <w:rsid w:val="00374EAA"/>
    <w:rsid w:val="00375772"/>
    <w:rsid w:val="003759FA"/>
    <w:rsid w:val="003776E6"/>
    <w:rsid w:val="003803AC"/>
    <w:rsid w:val="00380DFA"/>
    <w:rsid w:val="00381367"/>
    <w:rsid w:val="003817BC"/>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370"/>
    <w:rsid w:val="00395F95"/>
    <w:rsid w:val="00396115"/>
    <w:rsid w:val="003964B1"/>
    <w:rsid w:val="003978BF"/>
    <w:rsid w:val="003A0558"/>
    <w:rsid w:val="003A1DA2"/>
    <w:rsid w:val="003A1F7E"/>
    <w:rsid w:val="003A40AB"/>
    <w:rsid w:val="003A45B0"/>
    <w:rsid w:val="003A5719"/>
    <w:rsid w:val="003A5872"/>
    <w:rsid w:val="003A6734"/>
    <w:rsid w:val="003A677F"/>
    <w:rsid w:val="003B1562"/>
    <w:rsid w:val="003B40CA"/>
    <w:rsid w:val="003B4A63"/>
    <w:rsid w:val="003B4CED"/>
    <w:rsid w:val="003B4EC5"/>
    <w:rsid w:val="003B5425"/>
    <w:rsid w:val="003B586A"/>
    <w:rsid w:val="003B6737"/>
    <w:rsid w:val="003B70A7"/>
    <w:rsid w:val="003B72FB"/>
    <w:rsid w:val="003B77B2"/>
    <w:rsid w:val="003B795E"/>
    <w:rsid w:val="003C304E"/>
    <w:rsid w:val="003C39A2"/>
    <w:rsid w:val="003C4901"/>
    <w:rsid w:val="003C4ED4"/>
    <w:rsid w:val="003C5FA6"/>
    <w:rsid w:val="003C7304"/>
    <w:rsid w:val="003C7C58"/>
    <w:rsid w:val="003C7CE6"/>
    <w:rsid w:val="003D096D"/>
    <w:rsid w:val="003D2A7F"/>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B1A"/>
    <w:rsid w:val="003F735F"/>
    <w:rsid w:val="003F7C4B"/>
    <w:rsid w:val="003F7F6E"/>
    <w:rsid w:val="00400437"/>
    <w:rsid w:val="00400468"/>
    <w:rsid w:val="00400E3B"/>
    <w:rsid w:val="0040214A"/>
    <w:rsid w:val="00402281"/>
    <w:rsid w:val="00402B86"/>
    <w:rsid w:val="00403095"/>
    <w:rsid w:val="0040343B"/>
    <w:rsid w:val="004047B3"/>
    <w:rsid w:val="00404C69"/>
    <w:rsid w:val="00404D3F"/>
    <w:rsid w:val="00405D9F"/>
    <w:rsid w:val="0040737A"/>
    <w:rsid w:val="004079B8"/>
    <w:rsid w:val="00410412"/>
    <w:rsid w:val="00411185"/>
    <w:rsid w:val="00412E1D"/>
    <w:rsid w:val="004132AA"/>
    <w:rsid w:val="0041356F"/>
    <w:rsid w:val="004136A2"/>
    <w:rsid w:val="0041440A"/>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37D7D"/>
    <w:rsid w:val="004403A0"/>
    <w:rsid w:val="004413B2"/>
    <w:rsid w:val="00441701"/>
    <w:rsid w:val="00441F43"/>
    <w:rsid w:val="00442476"/>
    <w:rsid w:val="0044252D"/>
    <w:rsid w:val="00443724"/>
    <w:rsid w:val="004438EA"/>
    <w:rsid w:val="0044477A"/>
    <w:rsid w:val="004448CE"/>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AA3"/>
    <w:rsid w:val="00461D04"/>
    <w:rsid w:val="004622CE"/>
    <w:rsid w:val="00464CB8"/>
    <w:rsid w:val="00465EDB"/>
    <w:rsid w:val="004669A4"/>
    <w:rsid w:val="00466B1A"/>
    <w:rsid w:val="004714CD"/>
    <w:rsid w:val="004729D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613A"/>
    <w:rsid w:val="00487280"/>
    <w:rsid w:val="004915F6"/>
    <w:rsid w:val="00491C67"/>
    <w:rsid w:val="00491E5C"/>
    <w:rsid w:val="00492873"/>
    <w:rsid w:val="00492DD2"/>
    <w:rsid w:val="00495231"/>
    <w:rsid w:val="00495DF2"/>
    <w:rsid w:val="00496FDD"/>
    <w:rsid w:val="00497EAD"/>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59D6"/>
    <w:rsid w:val="004C047C"/>
    <w:rsid w:val="004C0B6B"/>
    <w:rsid w:val="004C107A"/>
    <w:rsid w:val="004C2AA1"/>
    <w:rsid w:val="004C2EF1"/>
    <w:rsid w:val="004C30A8"/>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3F45"/>
    <w:rsid w:val="004F49EE"/>
    <w:rsid w:val="004F50AB"/>
    <w:rsid w:val="004F5253"/>
    <w:rsid w:val="004F55CE"/>
    <w:rsid w:val="004F5DDB"/>
    <w:rsid w:val="004F6278"/>
    <w:rsid w:val="004F6C6A"/>
    <w:rsid w:val="004F7C77"/>
    <w:rsid w:val="00500296"/>
    <w:rsid w:val="0050063A"/>
    <w:rsid w:val="0050082E"/>
    <w:rsid w:val="0050194D"/>
    <w:rsid w:val="005026B8"/>
    <w:rsid w:val="005027B3"/>
    <w:rsid w:val="00504283"/>
    <w:rsid w:val="00504BE1"/>
    <w:rsid w:val="00507250"/>
    <w:rsid w:val="0050754D"/>
    <w:rsid w:val="00510138"/>
    <w:rsid w:val="0051019E"/>
    <w:rsid w:val="00510E5C"/>
    <w:rsid w:val="0051142D"/>
    <w:rsid w:val="00511917"/>
    <w:rsid w:val="00512542"/>
    <w:rsid w:val="00512595"/>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753C"/>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4D8"/>
    <w:rsid w:val="00626E52"/>
    <w:rsid w:val="00627427"/>
    <w:rsid w:val="00630012"/>
    <w:rsid w:val="00630859"/>
    <w:rsid w:val="006315E8"/>
    <w:rsid w:val="00631BB7"/>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F13"/>
    <w:rsid w:val="0067638B"/>
    <w:rsid w:val="0067663F"/>
    <w:rsid w:val="00676D6D"/>
    <w:rsid w:val="0067702F"/>
    <w:rsid w:val="0067778F"/>
    <w:rsid w:val="00681477"/>
    <w:rsid w:val="00681DB4"/>
    <w:rsid w:val="00683C02"/>
    <w:rsid w:val="00684554"/>
    <w:rsid w:val="00685F09"/>
    <w:rsid w:val="0068602C"/>
    <w:rsid w:val="006866F0"/>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0971"/>
    <w:rsid w:val="006A1493"/>
    <w:rsid w:val="006A176F"/>
    <w:rsid w:val="006A17B5"/>
    <w:rsid w:val="006A1AFD"/>
    <w:rsid w:val="006A2F48"/>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1869"/>
    <w:rsid w:val="0071203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F5D"/>
    <w:rsid w:val="007405C7"/>
    <w:rsid w:val="00741477"/>
    <w:rsid w:val="0074358E"/>
    <w:rsid w:val="0074422D"/>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9F"/>
    <w:rsid w:val="007639DA"/>
    <w:rsid w:val="00763DC7"/>
    <w:rsid w:val="00764A82"/>
    <w:rsid w:val="00764BC4"/>
    <w:rsid w:val="00765583"/>
    <w:rsid w:val="007662B4"/>
    <w:rsid w:val="00766E04"/>
    <w:rsid w:val="007673B3"/>
    <w:rsid w:val="0076791E"/>
    <w:rsid w:val="0077031E"/>
    <w:rsid w:val="00771230"/>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766A"/>
    <w:rsid w:val="007A7C04"/>
    <w:rsid w:val="007B08F8"/>
    <w:rsid w:val="007B0910"/>
    <w:rsid w:val="007B134F"/>
    <w:rsid w:val="007B1605"/>
    <w:rsid w:val="007B1D28"/>
    <w:rsid w:val="007B22C3"/>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4EDB"/>
    <w:rsid w:val="00815DE0"/>
    <w:rsid w:val="00815EDB"/>
    <w:rsid w:val="00815F98"/>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1F8"/>
    <w:rsid w:val="008449BA"/>
    <w:rsid w:val="00846AAD"/>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166E"/>
    <w:rsid w:val="008624AD"/>
    <w:rsid w:val="00863C32"/>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6E6"/>
    <w:rsid w:val="008B7779"/>
    <w:rsid w:val="008C0575"/>
    <w:rsid w:val="008C1BF6"/>
    <w:rsid w:val="008C26A3"/>
    <w:rsid w:val="008C28DF"/>
    <w:rsid w:val="008C3F96"/>
    <w:rsid w:val="008C4138"/>
    <w:rsid w:val="008C46B0"/>
    <w:rsid w:val="008C5C8A"/>
    <w:rsid w:val="008C60E7"/>
    <w:rsid w:val="008D215E"/>
    <w:rsid w:val="008D2C78"/>
    <w:rsid w:val="008D2E84"/>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261"/>
    <w:rsid w:val="008F3E28"/>
    <w:rsid w:val="008F4204"/>
    <w:rsid w:val="008F52ED"/>
    <w:rsid w:val="008F5834"/>
    <w:rsid w:val="008F5AEE"/>
    <w:rsid w:val="008F70A1"/>
    <w:rsid w:val="008F7633"/>
    <w:rsid w:val="008F780C"/>
    <w:rsid w:val="00900A6E"/>
    <w:rsid w:val="00900B36"/>
    <w:rsid w:val="00901D2F"/>
    <w:rsid w:val="00901F8A"/>
    <w:rsid w:val="00902D16"/>
    <w:rsid w:val="00903426"/>
    <w:rsid w:val="00903ECE"/>
    <w:rsid w:val="009044C4"/>
    <w:rsid w:val="00904812"/>
    <w:rsid w:val="0090491C"/>
    <w:rsid w:val="00906340"/>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5E4"/>
    <w:rsid w:val="00931EE0"/>
    <w:rsid w:val="00931FB0"/>
    <w:rsid w:val="00933222"/>
    <w:rsid w:val="00933791"/>
    <w:rsid w:val="00934791"/>
    <w:rsid w:val="00934A75"/>
    <w:rsid w:val="00934D35"/>
    <w:rsid w:val="009358D9"/>
    <w:rsid w:val="00936629"/>
    <w:rsid w:val="009401EA"/>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B94"/>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B7A97"/>
    <w:rsid w:val="009C185B"/>
    <w:rsid w:val="009C19F8"/>
    <w:rsid w:val="009C237C"/>
    <w:rsid w:val="009C306E"/>
    <w:rsid w:val="009C3CBA"/>
    <w:rsid w:val="009C3F2C"/>
    <w:rsid w:val="009C4DAC"/>
    <w:rsid w:val="009C55AA"/>
    <w:rsid w:val="009D0CF4"/>
    <w:rsid w:val="009D1136"/>
    <w:rsid w:val="009D14FB"/>
    <w:rsid w:val="009D2DCC"/>
    <w:rsid w:val="009D3219"/>
    <w:rsid w:val="009D38B1"/>
    <w:rsid w:val="009D3F2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F97"/>
    <w:rsid w:val="00A0166A"/>
    <w:rsid w:val="00A0370D"/>
    <w:rsid w:val="00A049DA"/>
    <w:rsid w:val="00A05033"/>
    <w:rsid w:val="00A0640F"/>
    <w:rsid w:val="00A068B9"/>
    <w:rsid w:val="00A06A28"/>
    <w:rsid w:val="00A06B27"/>
    <w:rsid w:val="00A06EDF"/>
    <w:rsid w:val="00A10CFF"/>
    <w:rsid w:val="00A11730"/>
    <w:rsid w:val="00A12004"/>
    <w:rsid w:val="00A12123"/>
    <w:rsid w:val="00A1290B"/>
    <w:rsid w:val="00A12B60"/>
    <w:rsid w:val="00A12C15"/>
    <w:rsid w:val="00A15163"/>
    <w:rsid w:val="00A17272"/>
    <w:rsid w:val="00A214FC"/>
    <w:rsid w:val="00A21CF0"/>
    <w:rsid w:val="00A22385"/>
    <w:rsid w:val="00A229A4"/>
    <w:rsid w:val="00A2337F"/>
    <w:rsid w:val="00A2371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713"/>
    <w:rsid w:val="00A80B8F"/>
    <w:rsid w:val="00A826F8"/>
    <w:rsid w:val="00A8334E"/>
    <w:rsid w:val="00A863BD"/>
    <w:rsid w:val="00A863CA"/>
    <w:rsid w:val="00A863FF"/>
    <w:rsid w:val="00A87043"/>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6EAA"/>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2EE"/>
    <w:rsid w:val="00B048C8"/>
    <w:rsid w:val="00B0547E"/>
    <w:rsid w:val="00B05E21"/>
    <w:rsid w:val="00B05F52"/>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76A"/>
    <w:rsid w:val="00B818BA"/>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E88"/>
    <w:rsid w:val="00B97349"/>
    <w:rsid w:val="00B97AE9"/>
    <w:rsid w:val="00B97FA0"/>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78C"/>
    <w:rsid w:val="00BC67F5"/>
    <w:rsid w:val="00BC6E8A"/>
    <w:rsid w:val="00BC7394"/>
    <w:rsid w:val="00BD0FCF"/>
    <w:rsid w:val="00BD118A"/>
    <w:rsid w:val="00BD16D0"/>
    <w:rsid w:val="00BD20CE"/>
    <w:rsid w:val="00BD27C9"/>
    <w:rsid w:val="00BD2E87"/>
    <w:rsid w:val="00BD380D"/>
    <w:rsid w:val="00BD49F0"/>
    <w:rsid w:val="00BD60CE"/>
    <w:rsid w:val="00BE09C5"/>
    <w:rsid w:val="00BE273B"/>
    <w:rsid w:val="00BE3520"/>
    <w:rsid w:val="00BE3BBD"/>
    <w:rsid w:val="00BE4197"/>
    <w:rsid w:val="00BE46C7"/>
    <w:rsid w:val="00BE4BBA"/>
    <w:rsid w:val="00BE7F44"/>
    <w:rsid w:val="00BF0159"/>
    <w:rsid w:val="00BF09F5"/>
    <w:rsid w:val="00BF1355"/>
    <w:rsid w:val="00BF1C39"/>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742F"/>
    <w:rsid w:val="00C47D54"/>
    <w:rsid w:val="00C506E7"/>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6E0C"/>
    <w:rsid w:val="00CC13CF"/>
    <w:rsid w:val="00CC15B5"/>
    <w:rsid w:val="00CC171B"/>
    <w:rsid w:val="00CC2862"/>
    <w:rsid w:val="00CC3C25"/>
    <w:rsid w:val="00CC559D"/>
    <w:rsid w:val="00CC562B"/>
    <w:rsid w:val="00CC62EE"/>
    <w:rsid w:val="00CC63C0"/>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2BE"/>
    <w:rsid w:val="00D466BF"/>
    <w:rsid w:val="00D47A43"/>
    <w:rsid w:val="00D507A6"/>
    <w:rsid w:val="00D521C0"/>
    <w:rsid w:val="00D52C47"/>
    <w:rsid w:val="00D55972"/>
    <w:rsid w:val="00D560FA"/>
    <w:rsid w:val="00D565CF"/>
    <w:rsid w:val="00D56DAD"/>
    <w:rsid w:val="00D571D7"/>
    <w:rsid w:val="00D57C5B"/>
    <w:rsid w:val="00D57DF2"/>
    <w:rsid w:val="00D601DD"/>
    <w:rsid w:val="00D606ED"/>
    <w:rsid w:val="00D60FD6"/>
    <w:rsid w:val="00D63400"/>
    <w:rsid w:val="00D64AC9"/>
    <w:rsid w:val="00D64E30"/>
    <w:rsid w:val="00D65283"/>
    <w:rsid w:val="00D65DC9"/>
    <w:rsid w:val="00D66558"/>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6DAC"/>
    <w:rsid w:val="00DB6F62"/>
    <w:rsid w:val="00DB7B14"/>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E7B3D"/>
    <w:rsid w:val="00DF11ED"/>
    <w:rsid w:val="00DF1484"/>
    <w:rsid w:val="00DF1758"/>
    <w:rsid w:val="00DF2084"/>
    <w:rsid w:val="00DF2665"/>
    <w:rsid w:val="00DF3AFA"/>
    <w:rsid w:val="00DF3F1E"/>
    <w:rsid w:val="00DF4310"/>
    <w:rsid w:val="00DF63BB"/>
    <w:rsid w:val="00DF78DD"/>
    <w:rsid w:val="00DF7E15"/>
    <w:rsid w:val="00E0127D"/>
    <w:rsid w:val="00E01766"/>
    <w:rsid w:val="00E02B43"/>
    <w:rsid w:val="00E02F4B"/>
    <w:rsid w:val="00E03140"/>
    <w:rsid w:val="00E03855"/>
    <w:rsid w:val="00E03939"/>
    <w:rsid w:val="00E043F1"/>
    <w:rsid w:val="00E04728"/>
    <w:rsid w:val="00E04C25"/>
    <w:rsid w:val="00E05018"/>
    <w:rsid w:val="00E05297"/>
    <w:rsid w:val="00E07C60"/>
    <w:rsid w:val="00E11433"/>
    <w:rsid w:val="00E11EFA"/>
    <w:rsid w:val="00E1213C"/>
    <w:rsid w:val="00E1305A"/>
    <w:rsid w:val="00E130B0"/>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59A8"/>
    <w:rsid w:val="00E26C8B"/>
    <w:rsid w:val="00E2783C"/>
    <w:rsid w:val="00E2791A"/>
    <w:rsid w:val="00E3074E"/>
    <w:rsid w:val="00E320CA"/>
    <w:rsid w:val="00E32130"/>
    <w:rsid w:val="00E32666"/>
    <w:rsid w:val="00E373B8"/>
    <w:rsid w:val="00E37676"/>
    <w:rsid w:val="00E37F02"/>
    <w:rsid w:val="00E40E7E"/>
    <w:rsid w:val="00E421B1"/>
    <w:rsid w:val="00E431B6"/>
    <w:rsid w:val="00E439BB"/>
    <w:rsid w:val="00E445C7"/>
    <w:rsid w:val="00E44974"/>
    <w:rsid w:val="00E4517F"/>
    <w:rsid w:val="00E465B5"/>
    <w:rsid w:val="00E4753A"/>
    <w:rsid w:val="00E478A6"/>
    <w:rsid w:val="00E52F11"/>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52E9"/>
    <w:rsid w:val="00EB5378"/>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716"/>
    <w:rsid w:val="00F16488"/>
    <w:rsid w:val="00F2015E"/>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B7857"/>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hyperlink" Target="https://www.irjet.net"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theme" Target="theme/theme1.xml"/><Relationship Id="rId61" Type="http://schemas.openxmlformats.org/officeDocument/2006/relationships/image" Target="media/image46.png"/><Relationship Id="rId82" Type="http://schemas.openxmlformats.org/officeDocument/2006/relationships/image" Target="media/image6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AC896-1D28-448D-BB66-02E6428E5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7</TotalTime>
  <Pages>62</Pages>
  <Words>4041</Words>
  <Characters>23036</Characters>
  <Application>Microsoft Office Word</Application>
  <DocSecurity>0</DocSecurity>
  <Lines>191</Lines>
  <Paragraphs>54</Paragraphs>
  <ScaleCrop>false</ScaleCrop>
  <Company/>
  <LinksUpToDate>false</LinksUpToDate>
  <CharactersWithSpaces>2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366</cp:revision>
  <cp:lastPrinted>2023-07-22T00:27:00Z</cp:lastPrinted>
  <dcterms:created xsi:type="dcterms:W3CDTF">2025-05-07T13:09:00Z</dcterms:created>
  <dcterms:modified xsi:type="dcterms:W3CDTF">2025-06-10T07:52:00Z</dcterms:modified>
</cp:coreProperties>
</file>